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0094F" w14:textId="0B9B4DAE" w:rsidR="00435219" w:rsidRDefault="00865DA4">
      <w:pPr>
        <w:rPr>
          <w:b/>
          <w:bCs/>
        </w:rPr>
      </w:pPr>
      <w:r>
        <w:rPr>
          <w:b/>
          <w:bCs/>
          <w:noProof/>
        </w:rPr>
        <w:drawing>
          <wp:anchor distT="0" distB="0" distL="114300" distR="114300" simplePos="0" relativeHeight="251658241" behindDoc="1" locked="0" layoutInCell="1" allowOverlap="1" wp14:anchorId="32CE261C" wp14:editId="1222E58C">
            <wp:simplePos x="0" y="0"/>
            <wp:positionH relativeFrom="page">
              <wp:posOffset>-31832</wp:posOffset>
            </wp:positionH>
            <wp:positionV relativeFrom="paragraph">
              <wp:posOffset>-885190</wp:posOffset>
            </wp:positionV>
            <wp:extent cx="10096367" cy="7791900"/>
            <wp:effectExtent l="0" t="0" r="635" b="0"/>
            <wp:wrapNone/>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1">
                      <a:extLst>
                        <a:ext uri="{28A0092B-C50C-407E-A947-70E740481C1C}">
                          <a14:useLocalDpi xmlns:a14="http://schemas.microsoft.com/office/drawing/2010/main" val="0"/>
                        </a:ext>
                      </a:extLst>
                    </a:blip>
                    <a:stretch>
                      <a:fillRect/>
                    </a:stretch>
                  </pic:blipFill>
                  <pic:spPr>
                    <a:xfrm>
                      <a:off x="0" y="0"/>
                      <a:ext cx="10096367" cy="7791900"/>
                    </a:xfrm>
                    <a:prstGeom prst="rect">
                      <a:avLst/>
                    </a:prstGeom>
                  </pic:spPr>
                </pic:pic>
              </a:graphicData>
            </a:graphic>
            <wp14:sizeRelH relativeFrom="margin">
              <wp14:pctWidth>0</wp14:pctWidth>
            </wp14:sizeRelH>
            <wp14:sizeRelV relativeFrom="margin">
              <wp14:pctHeight>0</wp14:pctHeight>
            </wp14:sizeRelV>
          </wp:anchor>
        </w:drawing>
      </w:r>
    </w:p>
    <w:p w14:paraId="5D3FD56C" w14:textId="7E0197AE" w:rsidR="006A12AA" w:rsidRDefault="006A12AA">
      <w:pPr>
        <w:rPr>
          <w:b/>
          <w:bCs/>
        </w:rPr>
      </w:pPr>
    </w:p>
    <w:p w14:paraId="6159BDD0" w14:textId="06B7C125" w:rsidR="00435219" w:rsidRDefault="004501AB">
      <w:pPr>
        <w:rPr>
          <w:b/>
          <w:bCs/>
        </w:rPr>
        <w:sectPr w:rsidR="00435219" w:rsidSect="004D48F8">
          <w:headerReference w:type="even" r:id="rId12"/>
          <w:headerReference w:type="default" r:id="rId13"/>
          <w:footerReference w:type="even" r:id="rId14"/>
          <w:footerReference w:type="default" r:id="rId15"/>
          <w:footerReference w:type="first" r:id="rId16"/>
          <w:pgSz w:w="15840" w:h="12240" w:orient="landscape"/>
          <w:pgMar w:top="1394" w:right="1440" w:bottom="1440" w:left="1440" w:header="708" w:footer="708" w:gutter="0"/>
          <w:cols w:space="708"/>
          <w:titlePg/>
          <w:docGrid w:linePitch="360"/>
        </w:sectPr>
      </w:pPr>
      <w:r>
        <w:rPr>
          <w:b/>
          <w:bCs/>
          <w:noProof/>
        </w:rPr>
        <mc:AlternateContent>
          <mc:Choice Requires="wpg">
            <w:drawing>
              <wp:anchor distT="0" distB="0" distL="114300" distR="114300" simplePos="0" relativeHeight="251658250" behindDoc="0" locked="1" layoutInCell="1" allowOverlap="1" wp14:anchorId="752C6B5C" wp14:editId="53D1CB5B">
                <wp:simplePos x="0" y="0"/>
                <wp:positionH relativeFrom="column">
                  <wp:posOffset>-923925</wp:posOffset>
                </wp:positionH>
                <wp:positionV relativeFrom="page">
                  <wp:posOffset>6715125</wp:posOffset>
                </wp:positionV>
                <wp:extent cx="10069195" cy="1045210"/>
                <wp:effectExtent l="0" t="0" r="8255" b="2540"/>
                <wp:wrapNone/>
                <wp:docPr id="19" name="Groupe 19"/>
                <wp:cNvGraphicFramePr/>
                <a:graphic xmlns:a="http://schemas.openxmlformats.org/drawingml/2006/main">
                  <a:graphicData uri="http://schemas.microsoft.com/office/word/2010/wordprocessingGroup">
                    <wpg:wgp>
                      <wpg:cNvGrpSpPr/>
                      <wpg:grpSpPr>
                        <a:xfrm>
                          <a:off x="0" y="0"/>
                          <a:ext cx="10069195" cy="1045210"/>
                          <a:chOff x="0" y="-123995"/>
                          <a:chExt cx="10067290" cy="1046651"/>
                        </a:xfrm>
                      </wpg:grpSpPr>
                      <wps:wsp>
                        <wps:cNvPr id="18" name="Rectangle bleu"/>
                        <wps:cNvSpPr/>
                        <wps:spPr>
                          <a:xfrm>
                            <a:off x="0" y="-123995"/>
                            <a:ext cx="10067290" cy="1046651"/>
                          </a:xfrm>
                          <a:prstGeom prst="rect">
                            <a:avLst/>
                          </a:prstGeom>
                          <a:solidFill>
                            <a:srgbClr val="173557"/>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1EB321" w14:textId="77777777" w:rsidR="00BD7FA9" w:rsidRDefault="00BD7FA9" w:rsidP="00BD7FA9">
                              <w:pPr>
                                <w:tabs>
                                  <w:tab w:val="right" w:pos="8931"/>
                                </w:tabs>
                                <w:jc w:val="center"/>
                              </w:pPr>
                              <w: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e_CC BY"/>
                        <wps:cNvSpPr txBox="1"/>
                        <wps:spPr>
                          <a:xfrm>
                            <a:off x="4276648" y="157061"/>
                            <a:ext cx="4270375" cy="485499"/>
                          </a:xfrm>
                          <a:prstGeom prst="rect">
                            <a:avLst/>
                          </a:prstGeom>
                          <a:noFill/>
                          <a:ln w="6350">
                            <a:noFill/>
                          </a:ln>
                        </wps:spPr>
                        <wps:txbx>
                          <w:txbxContent>
                            <w:p w14:paraId="7D7B9E3D" w14:textId="4286BA7B" w:rsidR="00172E81" w:rsidRPr="00544E0B" w:rsidRDefault="00172E81" w:rsidP="00544E0B">
                              <w:pPr>
                                <w:pStyle w:val="CCBY"/>
                                <w:spacing w:after="0"/>
                                <w:jc w:val="right"/>
                              </w:pPr>
                              <w:r w:rsidRPr="00544E0B">
                                <w:rPr>
                                  <w:rStyle w:val="normaltextrun"/>
                                </w:rPr>
                                <w:t>Centre de pédagogie universitaire de l’Université de Montréal (CPU). (2021). </w:t>
                              </w:r>
                              <w:hyperlink r:id="rId17" w:tgtFrame="_blank" w:history="1">
                                <w:r w:rsidRPr="00544E0B">
                                  <w:rPr>
                                    <w:rStyle w:val="normaltextrun"/>
                                  </w:rPr>
                                  <w:t>CC-BY 4.0.</w:t>
                                </w:r>
                              </w:hyperlink>
                              <w:r w:rsidRPr="00544E0B">
                                <w:rPr>
                                  <w:rStyle w:val="normaltextrun"/>
                                </w:rPr>
                                <w:t> ​</w:t>
                              </w:r>
                              <w:r w:rsidRPr="00544E0B">
                                <w:rPr>
                                  <w:rStyle w:val="eop"/>
                                </w:rPr>
                                <w:t>​</w:t>
                              </w:r>
                            </w:p>
                            <w:p w14:paraId="4374C4F3" w14:textId="17B60B09" w:rsidR="00172E81" w:rsidRPr="00544E0B" w:rsidRDefault="00172E81" w:rsidP="00544E0B">
                              <w:pPr>
                                <w:pStyle w:val="CCBY"/>
                                <w:spacing w:after="0"/>
                                <w:jc w:val="right"/>
                              </w:pPr>
                              <w:r w:rsidRPr="00544E0B">
                                <w:rPr>
                                  <w:rStyle w:val="normaltextrun"/>
                                </w:rPr>
                                <w:t>Ressource modifiée de </w:t>
                              </w:r>
                              <w:hyperlink r:id="rId18" w:history="1">
                                <w:r w:rsidRPr="00544E0B">
                                  <w:rPr>
                                    <w:rStyle w:val="Hyperlien"/>
                                    <w:color w:val="FFFFFF" w:themeColor="background1"/>
                                    <w:sz w:val="16"/>
                                  </w:rPr>
                                  <w:t>Stratégies pour mieux encadrer les étudiant(es)</w:t>
                                </w:r>
                                <w:r w:rsidR="00AA2B34" w:rsidRPr="00544E0B">
                                  <w:rPr>
                                    <w:rStyle w:val="Hyperlien"/>
                                    <w:color w:val="FFFFFF" w:themeColor="background1"/>
                                    <w:sz w:val="16"/>
                                  </w:rPr>
                                  <w:t xml:space="preserve"> à distance lors d’activités de lecture et améliorer leur littératie</w:t>
                                </w:r>
                              </w:hyperlink>
                              <w:r w:rsidR="00AA2B34" w:rsidRPr="00544E0B">
                                <w:t>.</w:t>
                              </w:r>
                              <w:r w:rsidRPr="00544E0B">
                                <w:rPr>
                                  <w:rStyle w:val="normaltextrun"/>
                                </w:rPr>
                                <w:t xml:space="preserve"> CPU. (2020</w:t>
                              </w:r>
                              <w:proofErr w:type="gramStart"/>
                              <w:r w:rsidRPr="00544E0B">
                                <w:rPr>
                                  <w:rStyle w:val="normaltextrun"/>
                                </w:rPr>
                                <w:t>).​</w:t>
                              </w:r>
                              <w:proofErr w:type="gramEnd"/>
                              <w:r w:rsidRPr="00544E0B">
                                <w:rPr>
                                  <w:rStyle w:val="normaltextrun"/>
                                  <w:position w:val="1"/>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26167335" name="Logo_CPU"/>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143125" y="65948"/>
                            <a:ext cx="1162050" cy="668020"/>
                          </a:xfrm>
                          <a:prstGeom prst="rect">
                            <a:avLst/>
                          </a:prstGeom>
                        </pic:spPr>
                      </pic:pic>
                      <pic:pic xmlns:pic="http://schemas.openxmlformats.org/drawingml/2006/picture">
                        <pic:nvPicPr>
                          <pic:cNvPr id="1405333855" name="Logo_FabriqueREL"/>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90525" y="9446"/>
                            <a:ext cx="1562100" cy="781050"/>
                          </a:xfrm>
                          <a:prstGeom prst="rect">
                            <a:avLst/>
                          </a:prstGeom>
                        </pic:spPr>
                      </pic:pic>
                      <pic:pic xmlns:pic="http://schemas.openxmlformats.org/drawingml/2006/picture">
                        <pic:nvPicPr>
                          <pic:cNvPr id="150243654" name="CC BY" descr="Une image contenant texte, clipart&#10;&#10;Description générée automatiquement"/>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8582036" y="224070"/>
                            <a:ext cx="1006475" cy="3517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2C6B5C" id="Groupe 19" o:spid="_x0000_s1026" style="position:absolute;left:0;text-align:left;margin-left:-72.75pt;margin-top:528.75pt;width:792.85pt;height:82.3pt;z-index:251658250;mso-position-vertical-relative:page;mso-width-relative:margin;mso-height-relative:margin" coordorigin=",-1239" coordsize="100672,104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&#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">
                <v:rect id="Rectangle bleu" o:spid="_x0000_s1027" style="position:absolute;top:-1239;width:100672;height:104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" fillcolor="#173557" stroked="f" strokeweight="1pt">
                  <v:textbox>
                    <w:txbxContent>
                      <w:p w14:paraId="751EB321" w14:textId="77777777" w:rsidR="00BD7FA9" w:rsidRDefault="00BD7FA9" w:rsidP="00BD7FA9">
                        <w:pPr>
                          <w:tabs>
                            <w:tab w:val="right" w:pos="8931"/>
                          </w:tabs>
                          <w:jc w:val="center"/>
                        </w:pPr>
                        <w:r>
                          <w:tab/>
                        </w:r>
                      </w:p>
                    </w:txbxContent>
                  </v:textbox>
                </v:rect>
                <v:shapetype id="_x0000_t202" coordsize="21600,21600" o:spt="202" path="m,l,21600r21600,l21600,xe">
                  <v:stroke joinstyle="miter"/>
                  <v:path gradientshapeok="t" o:connecttype="rect"/>
                </v:shapetype>
                <v:shape id="Texte_CC BY" o:spid="_x0000_s1028" type="#_x0000_t202" style="position:absolute;left:42766;top:1570;width:42704;height:48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" filled="f" stroked="f" strokeweight=".5pt">
                  <v:textbox>
                    <w:txbxContent>
                      <w:p w14:paraId="7D7B9E3D" w14:textId="4286BA7B" w:rsidR="00172E81" w:rsidRPr="00544E0B" w:rsidRDefault="00172E81" w:rsidP="00544E0B">
                        <w:pPr>
                          <w:pStyle w:val="CCBY"/>
                          <w:spacing w:after="0"/>
                          <w:jc w:val="right"/>
                        </w:pPr>
                        <w:r w:rsidRPr="00544E0B">
                          <w:rPr>
                            <w:rStyle w:val="normaltextrun"/>
                          </w:rPr>
                          <w:t>Centre de pédagogie universitaire de l’Université de Montréal (CPU). (2021). </w:t>
                        </w:r>
                        <w:hyperlink r:id="rId22" w:tgtFrame="_blank" w:history="1">
                          <w:r w:rsidRPr="00544E0B">
                            <w:rPr>
                              <w:rStyle w:val="normaltextrun"/>
                            </w:rPr>
                            <w:t>CC-BY 4.0.</w:t>
                          </w:r>
                        </w:hyperlink>
                        <w:r w:rsidRPr="00544E0B">
                          <w:rPr>
                            <w:rStyle w:val="normaltextrun"/>
                          </w:rPr>
                          <w:t> ​</w:t>
                        </w:r>
                        <w:r w:rsidRPr="00544E0B">
                          <w:rPr>
                            <w:rStyle w:val="eop"/>
                          </w:rPr>
                          <w:t>​</w:t>
                        </w:r>
                      </w:p>
                      <w:p w14:paraId="4374C4F3" w14:textId="17B60B09" w:rsidR="00172E81" w:rsidRPr="00544E0B" w:rsidRDefault="00172E81" w:rsidP="00544E0B">
                        <w:pPr>
                          <w:pStyle w:val="CCBY"/>
                          <w:spacing w:after="0"/>
                          <w:jc w:val="right"/>
                        </w:pPr>
                        <w:r w:rsidRPr="00544E0B">
                          <w:rPr>
                            <w:rStyle w:val="normaltextrun"/>
                          </w:rPr>
                          <w:t>Ressource modifiée de </w:t>
                        </w:r>
                        <w:hyperlink r:id="rId23" w:history="1">
                          <w:r w:rsidRPr="00544E0B">
                            <w:rPr>
                              <w:rStyle w:val="Hyperlien"/>
                              <w:color w:val="FFFFFF" w:themeColor="background1"/>
                              <w:sz w:val="16"/>
                            </w:rPr>
                            <w:t>Stratégies pour mieux encadrer les étudiant(es)</w:t>
                          </w:r>
                          <w:r w:rsidR="00AA2B34" w:rsidRPr="00544E0B">
                            <w:rPr>
                              <w:rStyle w:val="Hyperlien"/>
                              <w:color w:val="FFFFFF" w:themeColor="background1"/>
                              <w:sz w:val="16"/>
                            </w:rPr>
                            <w:t xml:space="preserve"> à distance lors d’activités de lecture et améliorer leur littératie</w:t>
                          </w:r>
                        </w:hyperlink>
                        <w:r w:rsidR="00AA2B34" w:rsidRPr="00544E0B">
                          <w:t>.</w:t>
                        </w:r>
                        <w:r w:rsidRPr="00544E0B">
                          <w:rPr>
                            <w:rStyle w:val="normaltextrun"/>
                          </w:rPr>
                          <w:t xml:space="preserve"> CPU. (2020</w:t>
                        </w:r>
                        <w:proofErr w:type="gramStart"/>
                        <w:r w:rsidRPr="00544E0B">
                          <w:rPr>
                            <w:rStyle w:val="normaltextrun"/>
                          </w:rPr>
                          <w:t>).​</w:t>
                        </w:r>
                        <w:proofErr w:type="gramEnd"/>
                        <w:r w:rsidRPr="00544E0B">
                          <w:rPr>
                            <w:rStyle w:val="normaltextrun"/>
                            <w:position w:val="1"/>
                          </w:rPr>
                          <w:t>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Logo_CPU" o:spid="_x0000_s1029" type="#_x0000_t75" style="position:absolute;left:21431;top:659;width:11620;height:66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">
                  <v:imagedata r:id="rId24" o:title=""/>
                </v:shape>
                <v:shape id="Logo_FabriqueREL" o:spid="_x0000_s1030" type="#_x0000_t75" style="position:absolute;left:3905;top:94;width:15621;height:78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">
                  <v:imagedata r:id="rId25" o:title=""/>
                </v:shape>
                <v:shape id="CC BY" o:spid="_x0000_s1031" type="#_x0000_t75" alt="Une image contenant texte, clipart&#10;&#10;Description générée automatiquement" style="position:absolute;left:85820;top:2240;width:10065;height:35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">
                  <v:imagedata r:id="rId26" o:title="Une image contenant texte, clipart&#10;&#10;Description générée automatiquement"/>
                </v:shape>
                <w10:wrap anchory="page"/>
                <w10:anchorlock/>
              </v:group>
            </w:pict>
          </mc:Fallback>
        </mc:AlternateContent>
      </w:r>
      <w:r w:rsidR="00FD5A50" w:rsidRPr="00F744FA">
        <w:rPr>
          <w:b/>
          <w:bCs/>
          <w:noProof/>
        </w:rPr>
        <mc:AlternateContent>
          <mc:Choice Requires="wps">
            <w:drawing>
              <wp:anchor distT="0" distB="0" distL="114300" distR="114300" simplePos="0" relativeHeight="251658249" behindDoc="0" locked="0" layoutInCell="1" allowOverlap="1" wp14:anchorId="3C5BE0B3" wp14:editId="48396A43">
                <wp:simplePos x="0" y="0"/>
                <wp:positionH relativeFrom="margin">
                  <wp:align>left</wp:align>
                </wp:positionH>
                <wp:positionV relativeFrom="paragraph">
                  <wp:posOffset>2292793</wp:posOffset>
                </wp:positionV>
                <wp:extent cx="6365240" cy="871870"/>
                <wp:effectExtent l="0" t="0" r="0" b="4445"/>
                <wp:wrapNone/>
                <wp:docPr id="11" name="Zone de texte 11"/>
                <wp:cNvGraphicFramePr/>
                <a:graphic xmlns:a="http://schemas.openxmlformats.org/drawingml/2006/main">
                  <a:graphicData uri="http://schemas.microsoft.com/office/word/2010/wordprocessingShape">
                    <wps:wsp>
                      <wps:cNvSpPr txBox="1"/>
                      <wps:spPr>
                        <a:xfrm>
                          <a:off x="0" y="0"/>
                          <a:ext cx="6365240" cy="871870"/>
                        </a:xfrm>
                        <a:prstGeom prst="rect">
                          <a:avLst/>
                        </a:prstGeom>
                        <a:noFill/>
                        <a:ln w="6350">
                          <a:noFill/>
                        </a:ln>
                        <a:effectLst/>
                      </wps:spPr>
                      <wps:txbx>
                        <w:txbxContent>
                          <w:p w14:paraId="021F4FA8" w14:textId="2EB39D32" w:rsidR="00E32632" w:rsidRPr="003A307A" w:rsidRDefault="003E17D3"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sdt>
                              <w:sdtPr>
                                <w:rPr>
                                  <w:color w:val="E7E6E6" w:themeColor="background2"/>
                                  <w14:shadow w14:blurRad="50800" w14:dist="38100" w14:dir="5400000" w14:sx="100000" w14:sy="100000" w14:kx="0" w14:ky="0" w14:algn="t">
                                    <w14:schemeClr w14:val="tx1">
                                      <w14:alpha w14:val="60000"/>
                                      <w14:lumMod w14:val="85000"/>
                                      <w14:lumOff w14:val="15000"/>
                                    </w14:schemeClr>
                                  </w14:shadow>
                                </w:rPr>
                                <w:alias w:val="Objet "/>
                                <w:tag w:val=""/>
                                <w:id w:val="611630198"/>
                                <w:placeholder>
                                  <w:docPart w:val="E9C053C1BFD9DC4E9B5E43C862FC4E2D"/>
                                </w:placeholder>
                                <w:dataBinding w:prefixMappings="xmlns:ns0='http://purl.org/dc/elements/1.1/' xmlns:ns1='http://schemas.openxmlformats.org/package/2006/metadata/core-properties' " w:xpath="/ns1:coreProperties[1]/ns0:subject[1]" w:storeItemID="{6C3C8BC8-F283-45AE-878A-BAB7291924A1}"/>
                                <w:text/>
                              </w:sdtPr>
                              <w:sdtEndPr/>
                              <w:sdtContent>
                                <w:r w:rsidR="00E32632"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Centre de pédagogie universitaire</w:t>
                                </w:r>
                              </w:sdtContent>
                            </w:sdt>
                          </w:p>
                          <w:p w14:paraId="063FA0B3" w14:textId="7F7E48A2" w:rsidR="00E32632" w:rsidRPr="003A307A" w:rsidRDefault="00E3263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Date de publication : </w:t>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fldChar w:fldCharType="begin"/>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instrText xml:space="preserve"> DATE   \* MERGEFORMAT </w:instrText>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fldChar w:fldCharType="separate"/>
                            </w:r>
                            <w:r w:rsidR="0041063B">
                              <w:rPr>
                                <w:noProof/>
                                <w:color w:val="E7E6E6" w:themeColor="background2"/>
                                <w14:shadow w14:blurRad="50800" w14:dist="38100" w14:dir="5400000" w14:sx="100000" w14:sy="100000" w14:kx="0" w14:ky="0" w14:algn="t">
                                  <w14:schemeClr w14:val="tx1">
                                    <w14:alpha w14:val="60000"/>
                                    <w14:lumMod w14:val="85000"/>
                                    <w14:lumOff w14:val="15000"/>
                                  </w14:schemeClr>
                                </w14:shadow>
                              </w:rPr>
                              <w:t>21-03-05</w:t>
                            </w:r>
                            <w:r w:rsidRPr="003A307A">
                              <w:rPr>
                                <w:noProof/>
                                <w:color w:val="E7E6E6" w:themeColor="background2"/>
                                <w14:shadow w14:blurRad="50800" w14:dist="38100" w14:dir="5400000" w14:sx="100000" w14:sy="100000" w14:kx="0" w14:ky="0" w14:algn="t">
                                  <w14:schemeClr w14:val="tx1">
                                    <w14:alpha w14:val="60000"/>
                                    <w14:lumMod w14:val="85000"/>
                                    <w14:lumOff w14:val="15000"/>
                                  </w14:schemeClr>
                                </w14:shadow>
                              </w:rPr>
                              <w:fldChar w:fldCharType="end"/>
                            </w:r>
                          </w:p>
                          <w:p w14:paraId="52049D23" w14:textId="555A9B02" w:rsidR="00E32632" w:rsidRPr="003A307A" w:rsidRDefault="00E3263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Version : </w:t>
                            </w:r>
                            <w:sdt>
                              <w:sdtPr>
                                <w:rPr>
                                  <w:color w:val="E7E6E6" w:themeColor="background2"/>
                                  <w14:shadow w14:blurRad="50800" w14:dist="38100" w14:dir="5400000" w14:sx="100000" w14:sy="100000" w14:kx="0" w14:ky="0" w14:algn="t">
                                    <w14:schemeClr w14:val="tx1">
                                      <w14:alpha w14:val="60000"/>
                                      <w14:lumMod w14:val="85000"/>
                                      <w14:lumOff w14:val="15000"/>
                                    </w14:schemeClr>
                                  </w14:shadow>
                                </w:rPr>
                                <w:id w:val="1478024984"/>
                                <w:placeholder>
                                  <w:docPart w:val="9588D6A9528F884B9D6663DE5DB6B60E"/>
                                </w:placeholder>
                              </w:sdtPr>
                              <w:sdtEndPr/>
                              <w:sdtContent>
                                <w:r w:rsidR="000B742D">
                                  <w:rPr>
                                    <w:color w:val="E7E6E6" w:themeColor="background2"/>
                                    <w14:shadow w14:blurRad="50800" w14:dist="38100" w14:dir="5400000" w14:sx="100000" w14:sy="100000" w14:kx="0" w14:ky="0" w14:algn="t">
                                      <w14:schemeClr w14:val="tx1">
                                        <w14:alpha w14:val="60000"/>
                                        <w14:lumMod w14:val="85000"/>
                                        <w14:lumOff w14:val="15000"/>
                                      </w14:schemeClr>
                                    </w14:shadow>
                                  </w:rPr>
                                  <w:t>V</w:t>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1</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5BE0B3" id="_x0000_t202" coordsize="21600,21600" o:spt="202" path="m,l,21600r21600,l21600,xe">
                <v:stroke joinstyle="miter"/>
                <v:path gradientshapeok="t" o:connecttype="rect"/>
              </v:shapetype>
              <v:shape id="Zone de texte 11" o:spid="_x0000_s1032" type="#_x0000_t202" style="position:absolute;left:0;text-align:left;margin-left:0;margin-top:180.55pt;width:501.2pt;height:68.65pt;z-index:251658249;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" filled="f" stroked="f" strokeweight=".5pt">
                <v:textbox>
                  <w:txbxContent>
                    <w:p w14:paraId="021F4FA8" w14:textId="2EB39D32" w:rsidR="00E32632" w:rsidRPr="003A307A" w:rsidRDefault="003E17D3"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sdt>
                        <w:sdtPr>
                          <w:rPr>
                            <w:color w:val="E7E6E6" w:themeColor="background2"/>
                            <w14:shadow w14:blurRad="50800" w14:dist="38100" w14:dir="5400000" w14:sx="100000" w14:sy="100000" w14:kx="0" w14:ky="0" w14:algn="t">
                              <w14:schemeClr w14:val="tx1">
                                <w14:alpha w14:val="60000"/>
                                <w14:lumMod w14:val="85000"/>
                                <w14:lumOff w14:val="15000"/>
                              </w14:schemeClr>
                            </w14:shadow>
                          </w:rPr>
                          <w:alias w:val="Objet "/>
                          <w:tag w:val=""/>
                          <w:id w:val="611630198"/>
                          <w:placeholder>
                            <w:docPart w:val="E9C053C1BFD9DC4E9B5E43C862FC4E2D"/>
                          </w:placeholder>
                          <w:dataBinding w:prefixMappings="xmlns:ns0='http://purl.org/dc/elements/1.1/' xmlns:ns1='http://schemas.openxmlformats.org/package/2006/metadata/core-properties' " w:xpath="/ns1:coreProperties[1]/ns0:subject[1]" w:storeItemID="{6C3C8BC8-F283-45AE-878A-BAB7291924A1}"/>
                          <w:text/>
                        </w:sdtPr>
                        <w:sdtEndPr/>
                        <w:sdtContent>
                          <w:r w:rsidR="00E32632"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Centre de pédagogie universitaire</w:t>
                          </w:r>
                        </w:sdtContent>
                      </w:sdt>
                    </w:p>
                    <w:p w14:paraId="063FA0B3" w14:textId="7F7E48A2" w:rsidR="00E32632" w:rsidRPr="003A307A" w:rsidRDefault="00E3263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Date de publication : </w:t>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fldChar w:fldCharType="begin"/>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instrText xml:space="preserve"> DATE   \* MERGEFORMAT </w:instrText>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fldChar w:fldCharType="separate"/>
                      </w:r>
                      <w:r w:rsidR="0041063B">
                        <w:rPr>
                          <w:noProof/>
                          <w:color w:val="E7E6E6" w:themeColor="background2"/>
                          <w14:shadow w14:blurRad="50800" w14:dist="38100" w14:dir="5400000" w14:sx="100000" w14:sy="100000" w14:kx="0" w14:ky="0" w14:algn="t">
                            <w14:schemeClr w14:val="tx1">
                              <w14:alpha w14:val="60000"/>
                              <w14:lumMod w14:val="85000"/>
                              <w14:lumOff w14:val="15000"/>
                            </w14:schemeClr>
                          </w14:shadow>
                        </w:rPr>
                        <w:t>21-03-05</w:t>
                      </w:r>
                      <w:r w:rsidRPr="003A307A">
                        <w:rPr>
                          <w:noProof/>
                          <w:color w:val="E7E6E6" w:themeColor="background2"/>
                          <w14:shadow w14:blurRad="50800" w14:dist="38100" w14:dir="5400000" w14:sx="100000" w14:sy="100000" w14:kx="0" w14:ky="0" w14:algn="t">
                            <w14:schemeClr w14:val="tx1">
                              <w14:alpha w14:val="60000"/>
                              <w14:lumMod w14:val="85000"/>
                              <w14:lumOff w14:val="15000"/>
                            </w14:schemeClr>
                          </w14:shadow>
                        </w:rPr>
                        <w:fldChar w:fldCharType="end"/>
                      </w:r>
                    </w:p>
                    <w:p w14:paraId="52049D23" w14:textId="555A9B02" w:rsidR="00E32632" w:rsidRPr="003A307A" w:rsidRDefault="00E3263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Version : </w:t>
                      </w:r>
                      <w:sdt>
                        <w:sdtPr>
                          <w:rPr>
                            <w:color w:val="E7E6E6" w:themeColor="background2"/>
                            <w14:shadow w14:blurRad="50800" w14:dist="38100" w14:dir="5400000" w14:sx="100000" w14:sy="100000" w14:kx="0" w14:ky="0" w14:algn="t">
                              <w14:schemeClr w14:val="tx1">
                                <w14:alpha w14:val="60000"/>
                                <w14:lumMod w14:val="85000"/>
                                <w14:lumOff w14:val="15000"/>
                              </w14:schemeClr>
                            </w14:shadow>
                          </w:rPr>
                          <w:id w:val="1478024984"/>
                          <w:placeholder>
                            <w:docPart w:val="9588D6A9528F884B9D6663DE5DB6B60E"/>
                          </w:placeholder>
                        </w:sdtPr>
                        <w:sdtEndPr/>
                        <w:sdtContent>
                          <w:r w:rsidR="000B742D">
                            <w:rPr>
                              <w:color w:val="E7E6E6" w:themeColor="background2"/>
                              <w14:shadow w14:blurRad="50800" w14:dist="38100" w14:dir="5400000" w14:sx="100000" w14:sy="100000" w14:kx="0" w14:ky="0" w14:algn="t">
                                <w14:schemeClr w14:val="tx1">
                                  <w14:alpha w14:val="60000"/>
                                  <w14:lumMod w14:val="85000"/>
                                  <w14:lumOff w14:val="15000"/>
                                </w14:schemeClr>
                              </w14:shadow>
                            </w:rPr>
                            <w:t>V</w:t>
                          </w: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1</w:t>
                          </w:r>
                        </w:sdtContent>
                      </w:sdt>
                    </w:p>
                  </w:txbxContent>
                </v:textbox>
                <w10:wrap anchorx="margin"/>
              </v:shape>
            </w:pict>
          </mc:Fallback>
        </mc:AlternateContent>
      </w:r>
      <w:r w:rsidR="00FD5A50" w:rsidRPr="00F744FA">
        <w:rPr>
          <w:b/>
          <w:bCs/>
          <w:noProof/>
        </w:rPr>
        <mc:AlternateContent>
          <mc:Choice Requires="wps">
            <w:drawing>
              <wp:anchor distT="0" distB="0" distL="114300" distR="114300" simplePos="0" relativeHeight="251658248" behindDoc="0" locked="0" layoutInCell="1" allowOverlap="1" wp14:anchorId="39608DCB" wp14:editId="5DAE559E">
                <wp:simplePos x="0" y="0"/>
                <wp:positionH relativeFrom="margin">
                  <wp:align>left</wp:align>
                </wp:positionH>
                <wp:positionV relativeFrom="paragraph">
                  <wp:posOffset>3494272</wp:posOffset>
                </wp:positionV>
                <wp:extent cx="6666614" cy="925033"/>
                <wp:effectExtent l="0" t="0" r="0" b="0"/>
                <wp:wrapNone/>
                <wp:docPr id="17" name="Zone de texte 17"/>
                <wp:cNvGraphicFramePr/>
                <a:graphic xmlns:a="http://schemas.openxmlformats.org/drawingml/2006/main">
                  <a:graphicData uri="http://schemas.microsoft.com/office/word/2010/wordprocessingShape">
                    <wps:wsp>
                      <wps:cNvSpPr txBox="1"/>
                      <wps:spPr>
                        <a:xfrm>
                          <a:off x="0" y="0"/>
                          <a:ext cx="6666614" cy="925033"/>
                        </a:xfrm>
                        <a:prstGeom prst="rect">
                          <a:avLst/>
                        </a:prstGeom>
                        <a:noFill/>
                        <a:ln w="6350">
                          <a:noFill/>
                        </a:ln>
                        <a:effectLst/>
                      </wps:spPr>
                      <wps:txbx>
                        <w:txbxContent>
                          <w:p w14:paraId="457BBC1A" w14:textId="77777777" w:rsidR="00A90BB2" w:rsidRPr="003A307A" w:rsidRDefault="00A90BB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Rédaction et conception : F. Michelot, M. Ali </w:t>
                            </w:r>
                            <w:proofErr w:type="spellStart"/>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Ali</w:t>
                            </w:r>
                            <w:proofErr w:type="spellEnd"/>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 Benali, E. Charette.</w:t>
                            </w:r>
                          </w:p>
                          <w:p w14:paraId="36EC1793" w14:textId="77777777" w:rsidR="00A90BB2" w:rsidRPr="003A307A" w:rsidRDefault="00A90BB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Collaborateurs : Marilou Bourque (Direction du soutien à la réussite, à la recherche et à l’enseignement)</w:t>
                            </w:r>
                          </w:p>
                          <w:p w14:paraId="1A512BFC" w14:textId="77777777" w:rsidR="00A90BB2" w:rsidRPr="003A307A" w:rsidRDefault="00A90BB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Graphisme et médiatisation : Mélodie Averna (CP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608DCB" id="Zone de texte 17" o:spid="_x0000_s1033" type="#_x0000_t202" style="position:absolute;left:0;text-align:left;margin-left:0;margin-top:275.15pt;width:524.95pt;height:72.85pt;z-index:251658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" filled="f" stroked="f" strokeweight=".5pt">
                <v:textbox>
                  <w:txbxContent>
                    <w:p w14:paraId="457BBC1A" w14:textId="77777777" w:rsidR="00A90BB2" w:rsidRPr="003A307A" w:rsidRDefault="00A90BB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Rédaction et conception : F. Michelot, M. Ali </w:t>
                      </w:r>
                      <w:proofErr w:type="spellStart"/>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Ali</w:t>
                      </w:r>
                      <w:proofErr w:type="spellEnd"/>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 xml:space="preserve"> Benali, E. Charette.</w:t>
                      </w:r>
                    </w:p>
                    <w:p w14:paraId="36EC1793" w14:textId="77777777" w:rsidR="00A90BB2" w:rsidRPr="003A307A" w:rsidRDefault="00A90BB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Collaborateurs : Marilou Bourque (Direction du soutien à la réussite, à la recherche et à l’enseignement)</w:t>
                      </w:r>
                    </w:p>
                    <w:p w14:paraId="1A512BFC" w14:textId="77777777" w:rsidR="00A90BB2" w:rsidRPr="003A307A" w:rsidRDefault="00A90BB2" w:rsidP="00FD5A50">
                      <w:pPr>
                        <w:spacing w:before="60" w:after="60"/>
                        <w:jc w:val="left"/>
                        <w:rPr>
                          <w:color w:val="E7E6E6" w:themeColor="background2"/>
                          <w14:shadow w14:blurRad="50800" w14:dist="38100" w14:dir="5400000" w14:sx="100000" w14:sy="100000" w14:kx="0" w14:ky="0" w14:algn="t">
                            <w14:schemeClr w14:val="tx1">
                              <w14:alpha w14:val="60000"/>
                              <w14:lumMod w14:val="85000"/>
                              <w14:lumOff w14:val="15000"/>
                            </w14:schemeClr>
                          </w14:shadow>
                        </w:rPr>
                      </w:pPr>
                      <w:r w:rsidRPr="003A307A">
                        <w:rPr>
                          <w:color w:val="E7E6E6" w:themeColor="background2"/>
                          <w14:shadow w14:blurRad="50800" w14:dist="38100" w14:dir="5400000" w14:sx="100000" w14:sy="100000" w14:kx="0" w14:ky="0" w14:algn="t">
                            <w14:schemeClr w14:val="tx1">
                              <w14:alpha w14:val="60000"/>
                              <w14:lumMod w14:val="85000"/>
                              <w14:lumOff w14:val="15000"/>
                            </w14:schemeClr>
                          </w14:shadow>
                        </w:rPr>
                        <w:t>Graphisme et médiatisation : Mélodie Averna (CPU)</w:t>
                      </w:r>
                    </w:p>
                  </w:txbxContent>
                </v:textbox>
                <w10:wrap anchorx="margin"/>
              </v:shape>
            </w:pict>
          </mc:Fallback>
        </mc:AlternateContent>
      </w:r>
      <w:r w:rsidR="00E32632" w:rsidRPr="00F744FA">
        <w:rPr>
          <w:b/>
          <w:bCs/>
          <w:noProof/>
        </w:rPr>
        <mc:AlternateContent>
          <mc:Choice Requires="wps">
            <w:drawing>
              <wp:anchor distT="45720" distB="45720" distL="114300" distR="114300" simplePos="0" relativeHeight="251658240" behindDoc="0" locked="0" layoutInCell="1" allowOverlap="1" wp14:anchorId="66D303A8" wp14:editId="1BFB7583">
                <wp:simplePos x="0" y="0"/>
                <wp:positionH relativeFrom="margin">
                  <wp:posOffset>0</wp:posOffset>
                </wp:positionH>
                <wp:positionV relativeFrom="paragraph">
                  <wp:posOffset>689772</wp:posOffset>
                </wp:positionV>
                <wp:extent cx="6793865" cy="1371600"/>
                <wp:effectExtent l="0" t="0" r="0" b="0"/>
                <wp:wrapSquare wrapText="bothSides"/>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3865" cy="1371600"/>
                        </a:xfrm>
                        <a:prstGeom prst="rect">
                          <a:avLst/>
                        </a:prstGeom>
                        <a:noFill/>
                        <a:ln w="9525">
                          <a:noFill/>
                          <a:miter lim="800000"/>
                          <a:headEnd/>
                          <a:tailEnd/>
                        </a:ln>
                        <a:effectLst/>
                      </wps:spPr>
                      <wps:txbx>
                        <w:txbxContent>
                          <w:p w14:paraId="69B4F4B6" w14:textId="7AB0B40F" w:rsidR="00A90BB2" w:rsidRPr="004F579E" w:rsidRDefault="00A90BB2" w:rsidP="004D48F8">
                            <w:pPr>
                              <w:jc w:val="left"/>
                              <w:rPr>
                                <w:rStyle w:val="Titrepagepres2"/>
                                <w14:shadow w14:blurRad="50800" w14:dist="38100" w14:dir="5400000" w14:sx="100000" w14:sy="100000" w14:kx="0" w14:ky="0" w14:algn="t">
                                  <w14:schemeClr w14:val="tx1">
                                    <w14:alpha w14:val="60000"/>
                                    <w14:lumMod w14:val="85000"/>
                                    <w14:lumOff w14:val="15000"/>
                                  </w14:schemeClr>
                                </w14:shadow>
                              </w:rPr>
                            </w:pPr>
                            <w:r w:rsidRPr="004F579E">
                              <w:rPr>
                                <w:rStyle w:val="Titrepagepres2"/>
                                <w14:shadow w14:blurRad="50800" w14:dist="38100" w14:dir="5400000" w14:sx="100000" w14:sy="100000" w14:kx="0" w14:ky="0" w14:algn="t">
                                  <w14:schemeClr w14:val="tx1">
                                    <w14:alpha w14:val="60000"/>
                                    <w14:lumMod w14:val="85000"/>
                                    <w14:lumOff w14:val="15000"/>
                                  </w14:schemeClr>
                                </w14:shadow>
                              </w:rPr>
                              <w:t>Stratégies pour mieux encadrer les étudiant(e)</w:t>
                            </w:r>
                            <w:r w:rsidR="00D85FC6">
                              <w:rPr>
                                <w:rStyle w:val="Titrepagepres2"/>
                                <w14:shadow w14:blurRad="50800" w14:dist="38100" w14:dir="5400000" w14:sx="100000" w14:sy="100000" w14:kx="0" w14:ky="0" w14:algn="t">
                                  <w14:schemeClr w14:val="tx1">
                                    <w14:alpha w14:val="60000"/>
                                    <w14:lumMod w14:val="85000"/>
                                    <w14:lumOff w14:val="15000"/>
                                  </w14:schemeClr>
                                </w14:shadow>
                              </w:rPr>
                              <w:t>S</w:t>
                            </w:r>
                            <w:r w:rsidRPr="004F579E">
                              <w:rPr>
                                <w:rStyle w:val="Titrepagepres2"/>
                                <w14:shadow w14:blurRad="50800" w14:dist="38100" w14:dir="5400000" w14:sx="100000" w14:sy="100000" w14:kx="0" w14:ky="0" w14:algn="t">
                                  <w14:schemeClr w14:val="tx1">
                                    <w14:alpha w14:val="60000"/>
                                    <w14:lumMod w14:val="85000"/>
                                    <w14:lumOff w14:val="15000"/>
                                  </w14:schemeClr>
                                </w14:shadow>
                              </w:rPr>
                              <w:t xml:space="preserve"> à distance lors d’activités de lecture et améliorer leur littératie</w:t>
                            </w:r>
                            <w:r w:rsidRPr="004F579E" w:rsidDel="00AE004D">
                              <w:rPr>
                                <w:rStyle w:val="Titrepagepres2"/>
                                <w14:shadow w14:blurRad="50800" w14:dist="38100" w14:dir="5400000" w14:sx="100000" w14:sy="100000" w14:kx="0" w14:ky="0" w14:algn="t">
                                  <w14:schemeClr w14:val="tx1">
                                    <w14:alpha w14:val="60000"/>
                                    <w14:lumMod w14:val="85000"/>
                                    <w14:lumOff w14:val="15000"/>
                                  </w14:schemeClr>
                                </w14:shadow>
                              </w:rPr>
                              <w:t xml:space="preserve"> </w:t>
                            </w:r>
                          </w:p>
                          <w:p w14:paraId="5E1CECA4" w14:textId="77777777" w:rsidR="00A90BB2" w:rsidRPr="004F579E" w:rsidRDefault="00A90BB2" w:rsidP="00F744FA">
                            <w:pPr>
                              <w:rPr>
                                <w14:shadow w14:blurRad="50800" w14:dist="38100" w14:dir="5400000" w14:sx="100000" w14:sy="100000" w14:kx="0" w14:ky="0" w14:algn="t">
                                  <w14:schemeClr w14:val="tx1">
                                    <w14:alpha w14:val="60000"/>
                                    <w14:lumMod w14:val="85000"/>
                                    <w14:lumOff w14:val="15000"/>
                                  </w14:schemeClr>
                                </w14:shadow>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D303A8" id="Zone de texte 2" o:spid="_x0000_s1034" type="#_x0000_t202" style="position:absolute;left:0;text-align:left;margin-left:0;margin-top:54.3pt;width:534.95pt;height:108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" filled="f" stroked="f">
                <v:textbox>
                  <w:txbxContent>
                    <w:p w14:paraId="69B4F4B6" w14:textId="7AB0B40F" w:rsidR="00A90BB2" w:rsidRPr="004F579E" w:rsidRDefault="00A90BB2" w:rsidP="004D48F8">
                      <w:pPr>
                        <w:jc w:val="left"/>
                        <w:rPr>
                          <w:rStyle w:val="Titrepagepres2"/>
                          <w14:shadow w14:blurRad="50800" w14:dist="38100" w14:dir="5400000" w14:sx="100000" w14:sy="100000" w14:kx="0" w14:ky="0" w14:algn="t">
                            <w14:schemeClr w14:val="tx1">
                              <w14:alpha w14:val="60000"/>
                              <w14:lumMod w14:val="85000"/>
                              <w14:lumOff w14:val="15000"/>
                            </w14:schemeClr>
                          </w14:shadow>
                        </w:rPr>
                      </w:pPr>
                      <w:r w:rsidRPr="004F579E">
                        <w:rPr>
                          <w:rStyle w:val="Titrepagepres2"/>
                          <w14:shadow w14:blurRad="50800" w14:dist="38100" w14:dir="5400000" w14:sx="100000" w14:sy="100000" w14:kx="0" w14:ky="0" w14:algn="t">
                            <w14:schemeClr w14:val="tx1">
                              <w14:alpha w14:val="60000"/>
                              <w14:lumMod w14:val="85000"/>
                              <w14:lumOff w14:val="15000"/>
                            </w14:schemeClr>
                          </w14:shadow>
                        </w:rPr>
                        <w:t>Stratégies pour mieux encadrer les étudiant(e)</w:t>
                      </w:r>
                      <w:r w:rsidR="00D85FC6">
                        <w:rPr>
                          <w:rStyle w:val="Titrepagepres2"/>
                          <w14:shadow w14:blurRad="50800" w14:dist="38100" w14:dir="5400000" w14:sx="100000" w14:sy="100000" w14:kx="0" w14:ky="0" w14:algn="t">
                            <w14:schemeClr w14:val="tx1">
                              <w14:alpha w14:val="60000"/>
                              <w14:lumMod w14:val="85000"/>
                              <w14:lumOff w14:val="15000"/>
                            </w14:schemeClr>
                          </w14:shadow>
                        </w:rPr>
                        <w:t>S</w:t>
                      </w:r>
                      <w:r w:rsidRPr="004F579E">
                        <w:rPr>
                          <w:rStyle w:val="Titrepagepres2"/>
                          <w14:shadow w14:blurRad="50800" w14:dist="38100" w14:dir="5400000" w14:sx="100000" w14:sy="100000" w14:kx="0" w14:ky="0" w14:algn="t">
                            <w14:schemeClr w14:val="tx1">
                              <w14:alpha w14:val="60000"/>
                              <w14:lumMod w14:val="85000"/>
                              <w14:lumOff w14:val="15000"/>
                            </w14:schemeClr>
                          </w14:shadow>
                        </w:rPr>
                        <w:t xml:space="preserve"> à distance lors d’activités de lecture et améliorer leur littératie</w:t>
                      </w:r>
                      <w:r w:rsidRPr="004F579E" w:rsidDel="00AE004D">
                        <w:rPr>
                          <w:rStyle w:val="Titrepagepres2"/>
                          <w14:shadow w14:blurRad="50800" w14:dist="38100" w14:dir="5400000" w14:sx="100000" w14:sy="100000" w14:kx="0" w14:ky="0" w14:algn="t">
                            <w14:schemeClr w14:val="tx1">
                              <w14:alpha w14:val="60000"/>
                              <w14:lumMod w14:val="85000"/>
                              <w14:lumOff w14:val="15000"/>
                            </w14:schemeClr>
                          </w14:shadow>
                        </w:rPr>
                        <w:t xml:space="preserve"> </w:t>
                      </w:r>
                    </w:p>
                    <w:p w14:paraId="5E1CECA4" w14:textId="77777777" w:rsidR="00A90BB2" w:rsidRPr="004F579E" w:rsidRDefault="00A90BB2" w:rsidP="00F744FA">
                      <w:pPr>
                        <w:rPr>
                          <w14:shadow w14:blurRad="50800" w14:dist="38100" w14:dir="5400000" w14:sx="100000" w14:sy="100000" w14:kx="0" w14:ky="0" w14:algn="t">
                            <w14:schemeClr w14:val="tx1">
                              <w14:alpha w14:val="60000"/>
                              <w14:lumMod w14:val="85000"/>
                              <w14:lumOff w14:val="15000"/>
                            </w14:schemeClr>
                          </w14:shadow>
                        </w:rPr>
                      </w:pPr>
                    </w:p>
                  </w:txbxContent>
                </v:textbox>
                <w10:wrap type="square" anchorx="margin"/>
              </v:shape>
            </w:pict>
          </mc:Fallback>
        </mc:AlternateContent>
      </w:r>
    </w:p>
    <w:p w14:paraId="23FCB82A" w14:textId="19825B4C" w:rsidR="005B4A1D" w:rsidRDefault="005B4A1D">
      <w:pPr>
        <w:rPr>
          <w:b/>
          <w:bCs/>
          <w:i/>
          <w:iCs/>
          <w:sz w:val="28"/>
          <w:szCs w:val="28"/>
        </w:rPr>
        <w:sectPr w:rsidR="005B4A1D" w:rsidSect="004A130F">
          <w:headerReference w:type="even" r:id="rId27"/>
          <w:headerReference w:type="default" r:id="rId28"/>
          <w:footerReference w:type="default" r:id="rId29"/>
          <w:headerReference w:type="first" r:id="rId30"/>
          <w:pgSz w:w="15840" w:h="12240" w:orient="landscape"/>
          <w:pgMar w:top="1394" w:right="1440" w:bottom="1440" w:left="1440" w:header="708" w:footer="708" w:gutter="0"/>
          <w:cols w:space="708"/>
          <w:docGrid w:linePitch="360"/>
        </w:sectPr>
      </w:pPr>
    </w:p>
    <w:p w14:paraId="21B0E694" w14:textId="69D20F95" w:rsidR="00F158BB" w:rsidRDefault="00764A59" w:rsidP="004D48F8">
      <w:pPr>
        <w:pStyle w:val="TitreTDM"/>
        <w:rPr>
          <w:i/>
          <w:sz w:val="28"/>
        </w:rPr>
      </w:pPr>
      <w:r w:rsidRPr="0096497F">
        <w:lastRenderedPageBreak/>
        <w:t xml:space="preserve">Stratégies </w:t>
      </w:r>
      <w:r w:rsidR="006800E7" w:rsidRPr="004D48F8">
        <w:t xml:space="preserve">pour </w:t>
      </w:r>
      <w:r w:rsidR="003910EA" w:rsidRPr="004D48F8">
        <w:t>mieux encadrer les étudiant</w:t>
      </w:r>
      <w:r w:rsidR="0000504B" w:rsidRPr="004D48F8">
        <w:t>(e)</w:t>
      </w:r>
      <w:r w:rsidR="00E14A53">
        <w:t>s</w:t>
      </w:r>
      <w:r w:rsidR="003910EA" w:rsidRPr="004D48F8">
        <w:t xml:space="preserve"> </w:t>
      </w:r>
      <w:r w:rsidR="0000504B" w:rsidRPr="004D48F8">
        <w:t xml:space="preserve">à distance </w:t>
      </w:r>
      <w:r w:rsidR="00196735" w:rsidRPr="004D48F8">
        <w:t>lors d’</w:t>
      </w:r>
      <w:r w:rsidR="009D7E39" w:rsidRPr="004D48F8">
        <w:t>a</w:t>
      </w:r>
      <w:r w:rsidR="00196735" w:rsidRPr="004D48F8">
        <w:t xml:space="preserve">ctivités de lecture </w:t>
      </w:r>
      <w:r w:rsidR="0000504B" w:rsidRPr="004D48F8">
        <w:t xml:space="preserve">et </w:t>
      </w:r>
      <w:r w:rsidR="006800E7" w:rsidRPr="004D48F8">
        <w:t xml:space="preserve">améliorer </w:t>
      </w:r>
      <w:r w:rsidR="0000504B" w:rsidRPr="004D48F8">
        <w:t xml:space="preserve">leur </w:t>
      </w:r>
      <w:r w:rsidR="006800E7" w:rsidRPr="004D48F8">
        <w:t>littératie</w:t>
      </w:r>
      <w:r w:rsidR="00703827" w:rsidRPr="004D48F8">
        <w:rPr>
          <w:rStyle w:val="Appelnotedebasdep"/>
          <w:sz w:val="26"/>
          <w:szCs w:val="26"/>
        </w:rPr>
        <w:footnoteReference w:id="2"/>
      </w:r>
    </w:p>
    <w:p w14:paraId="519673B1" w14:textId="24B34B19" w:rsidR="0034265E" w:rsidRDefault="0034265E">
      <w:pPr>
        <w:pStyle w:val="TM1"/>
        <w:tabs>
          <w:tab w:val="right" w:leader="dot" w:pos="13278"/>
        </w:tabs>
        <w:rPr>
          <w:rFonts w:eastAsiaTheme="minorEastAsia" w:cstheme="minorBidi"/>
          <w:b w:val="0"/>
          <w:bCs w:val="0"/>
          <w:caps w:val="0"/>
          <w:noProof/>
          <w:sz w:val="22"/>
          <w:szCs w:val="22"/>
          <w:lang w:eastAsia="fr-CA"/>
        </w:rPr>
      </w:pPr>
      <w:r>
        <w:rPr>
          <w:b w:val="0"/>
          <w:bCs w:val="0"/>
          <w:caps w:val="0"/>
          <w:sz w:val="28"/>
          <w:szCs w:val="28"/>
        </w:rPr>
        <w:fldChar w:fldCharType="begin"/>
      </w:r>
      <w:r>
        <w:rPr>
          <w:b w:val="0"/>
          <w:bCs w:val="0"/>
          <w:caps w:val="0"/>
          <w:sz w:val="28"/>
          <w:szCs w:val="28"/>
        </w:rPr>
        <w:instrText xml:space="preserve"> TOC \o "2-3" \h \z \t "Titre 1,1" </w:instrText>
      </w:r>
      <w:r>
        <w:rPr>
          <w:b w:val="0"/>
          <w:bCs w:val="0"/>
          <w:caps w:val="0"/>
          <w:sz w:val="28"/>
          <w:szCs w:val="28"/>
        </w:rPr>
        <w:fldChar w:fldCharType="separate"/>
      </w:r>
      <w:hyperlink w:anchor="_Toc63239435" w:history="1">
        <w:r w:rsidRPr="007867F8">
          <w:rPr>
            <w:rStyle w:val="Hyperlien"/>
            <w:noProof/>
          </w:rPr>
          <w:t>À qui s’adresse ce document</w:t>
        </w:r>
        <w:r>
          <w:rPr>
            <w:noProof/>
            <w:webHidden/>
          </w:rPr>
          <w:tab/>
        </w:r>
        <w:r>
          <w:rPr>
            <w:noProof/>
            <w:webHidden/>
          </w:rPr>
          <w:fldChar w:fldCharType="begin"/>
        </w:r>
        <w:r>
          <w:rPr>
            <w:noProof/>
            <w:webHidden/>
          </w:rPr>
          <w:instrText xml:space="preserve"> PAGEREF _Toc63239435 \h </w:instrText>
        </w:r>
        <w:r>
          <w:rPr>
            <w:noProof/>
            <w:webHidden/>
          </w:rPr>
        </w:r>
        <w:r>
          <w:rPr>
            <w:noProof/>
            <w:webHidden/>
          </w:rPr>
          <w:fldChar w:fldCharType="separate"/>
        </w:r>
        <w:r>
          <w:rPr>
            <w:noProof/>
            <w:webHidden/>
          </w:rPr>
          <w:t>1</w:t>
        </w:r>
        <w:r>
          <w:rPr>
            <w:noProof/>
            <w:webHidden/>
          </w:rPr>
          <w:fldChar w:fldCharType="end"/>
        </w:r>
      </w:hyperlink>
    </w:p>
    <w:p w14:paraId="13E11F33" w14:textId="28547570"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36" w:history="1">
        <w:r w:rsidR="0034265E" w:rsidRPr="007867F8">
          <w:rPr>
            <w:rStyle w:val="Hyperlien"/>
            <w:noProof/>
          </w:rPr>
          <w:t>Contexte</w:t>
        </w:r>
        <w:r w:rsidR="0034265E">
          <w:rPr>
            <w:noProof/>
            <w:webHidden/>
          </w:rPr>
          <w:tab/>
        </w:r>
        <w:r w:rsidR="0034265E">
          <w:rPr>
            <w:noProof/>
            <w:webHidden/>
          </w:rPr>
          <w:fldChar w:fldCharType="begin"/>
        </w:r>
        <w:r w:rsidR="0034265E">
          <w:rPr>
            <w:noProof/>
            <w:webHidden/>
          </w:rPr>
          <w:instrText xml:space="preserve"> PAGEREF _Toc63239436 \h </w:instrText>
        </w:r>
        <w:r w:rsidR="0034265E">
          <w:rPr>
            <w:noProof/>
            <w:webHidden/>
          </w:rPr>
        </w:r>
        <w:r w:rsidR="0034265E">
          <w:rPr>
            <w:noProof/>
            <w:webHidden/>
          </w:rPr>
          <w:fldChar w:fldCharType="separate"/>
        </w:r>
        <w:r w:rsidR="0034265E">
          <w:rPr>
            <w:noProof/>
            <w:webHidden/>
          </w:rPr>
          <w:t>1</w:t>
        </w:r>
        <w:r w:rsidR="0034265E">
          <w:rPr>
            <w:noProof/>
            <w:webHidden/>
          </w:rPr>
          <w:fldChar w:fldCharType="end"/>
        </w:r>
      </w:hyperlink>
    </w:p>
    <w:p w14:paraId="3E76AF75" w14:textId="57177C45"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37" w:history="1">
        <w:r w:rsidR="0034265E" w:rsidRPr="007867F8">
          <w:rPr>
            <w:rStyle w:val="Hyperlien"/>
            <w:noProof/>
          </w:rPr>
          <w:t>Buts (intentions) du document</w:t>
        </w:r>
        <w:r w:rsidR="0034265E">
          <w:rPr>
            <w:noProof/>
            <w:webHidden/>
          </w:rPr>
          <w:tab/>
        </w:r>
        <w:r w:rsidR="0034265E">
          <w:rPr>
            <w:noProof/>
            <w:webHidden/>
          </w:rPr>
          <w:fldChar w:fldCharType="begin"/>
        </w:r>
        <w:r w:rsidR="0034265E">
          <w:rPr>
            <w:noProof/>
            <w:webHidden/>
          </w:rPr>
          <w:instrText xml:space="preserve"> PAGEREF _Toc63239437 \h </w:instrText>
        </w:r>
        <w:r w:rsidR="0034265E">
          <w:rPr>
            <w:noProof/>
            <w:webHidden/>
          </w:rPr>
        </w:r>
        <w:r w:rsidR="0034265E">
          <w:rPr>
            <w:noProof/>
            <w:webHidden/>
          </w:rPr>
          <w:fldChar w:fldCharType="separate"/>
        </w:r>
        <w:r w:rsidR="0034265E">
          <w:rPr>
            <w:noProof/>
            <w:webHidden/>
          </w:rPr>
          <w:t>2</w:t>
        </w:r>
        <w:r w:rsidR="0034265E">
          <w:rPr>
            <w:noProof/>
            <w:webHidden/>
          </w:rPr>
          <w:fldChar w:fldCharType="end"/>
        </w:r>
      </w:hyperlink>
    </w:p>
    <w:p w14:paraId="6A3603BA" w14:textId="1C62750A"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38" w:history="1">
        <w:r w:rsidR="0034265E" w:rsidRPr="007867F8">
          <w:rPr>
            <w:rStyle w:val="Hyperlien"/>
            <w:noProof/>
          </w:rPr>
          <w:t>Les types de littératie</w:t>
        </w:r>
        <w:r w:rsidR="0034265E">
          <w:rPr>
            <w:noProof/>
            <w:webHidden/>
          </w:rPr>
          <w:tab/>
        </w:r>
        <w:r w:rsidR="0034265E">
          <w:rPr>
            <w:noProof/>
            <w:webHidden/>
          </w:rPr>
          <w:fldChar w:fldCharType="begin"/>
        </w:r>
        <w:r w:rsidR="0034265E">
          <w:rPr>
            <w:noProof/>
            <w:webHidden/>
          </w:rPr>
          <w:instrText xml:space="preserve"> PAGEREF _Toc63239438 \h </w:instrText>
        </w:r>
        <w:r w:rsidR="0034265E">
          <w:rPr>
            <w:noProof/>
            <w:webHidden/>
          </w:rPr>
        </w:r>
        <w:r w:rsidR="0034265E">
          <w:rPr>
            <w:noProof/>
            <w:webHidden/>
          </w:rPr>
          <w:fldChar w:fldCharType="separate"/>
        </w:r>
        <w:r w:rsidR="0034265E">
          <w:rPr>
            <w:noProof/>
            <w:webHidden/>
          </w:rPr>
          <w:t>2</w:t>
        </w:r>
        <w:r w:rsidR="0034265E">
          <w:rPr>
            <w:noProof/>
            <w:webHidden/>
          </w:rPr>
          <w:fldChar w:fldCharType="end"/>
        </w:r>
      </w:hyperlink>
    </w:p>
    <w:p w14:paraId="3539E9D0" w14:textId="3E953899"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39" w:history="1">
        <w:r w:rsidR="0034265E" w:rsidRPr="007867F8">
          <w:rPr>
            <w:rStyle w:val="Hyperlien"/>
            <w:noProof/>
          </w:rPr>
          <w:t>Et la littératie disciplinaire ?</w:t>
        </w:r>
        <w:r w:rsidR="0034265E">
          <w:rPr>
            <w:noProof/>
            <w:webHidden/>
          </w:rPr>
          <w:tab/>
        </w:r>
        <w:r w:rsidR="0034265E">
          <w:rPr>
            <w:noProof/>
            <w:webHidden/>
          </w:rPr>
          <w:fldChar w:fldCharType="begin"/>
        </w:r>
        <w:r w:rsidR="0034265E">
          <w:rPr>
            <w:noProof/>
            <w:webHidden/>
          </w:rPr>
          <w:instrText xml:space="preserve"> PAGEREF _Toc63239439 \h </w:instrText>
        </w:r>
        <w:r w:rsidR="0034265E">
          <w:rPr>
            <w:noProof/>
            <w:webHidden/>
          </w:rPr>
        </w:r>
        <w:r w:rsidR="0034265E">
          <w:rPr>
            <w:noProof/>
            <w:webHidden/>
          </w:rPr>
          <w:fldChar w:fldCharType="separate"/>
        </w:r>
        <w:r w:rsidR="0034265E">
          <w:rPr>
            <w:noProof/>
            <w:webHidden/>
          </w:rPr>
          <w:t>3</w:t>
        </w:r>
        <w:r w:rsidR="0034265E">
          <w:rPr>
            <w:noProof/>
            <w:webHidden/>
          </w:rPr>
          <w:fldChar w:fldCharType="end"/>
        </w:r>
      </w:hyperlink>
    </w:p>
    <w:p w14:paraId="09CB91FB" w14:textId="7EB11C4D" w:rsidR="0034265E" w:rsidRDefault="003E17D3">
      <w:pPr>
        <w:pStyle w:val="TM2"/>
        <w:tabs>
          <w:tab w:val="right" w:leader="dot" w:pos="13278"/>
        </w:tabs>
        <w:rPr>
          <w:rFonts w:eastAsiaTheme="minorEastAsia" w:cstheme="minorBidi"/>
          <w:smallCaps w:val="0"/>
          <w:noProof/>
          <w:sz w:val="22"/>
          <w:szCs w:val="22"/>
          <w:lang w:eastAsia="fr-CA"/>
        </w:rPr>
      </w:pPr>
      <w:hyperlink w:anchor="_Toc63239440" w:history="1">
        <w:r w:rsidR="0034265E" w:rsidRPr="007867F8">
          <w:rPr>
            <w:rStyle w:val="Hyperlien"/>
            <w:noProof/>
          </w:rPr>
          <w:t>Que doit posséder l’étudiant ?</w:t>
        </w:r>
        <w:r w:rsidR="0034265E">
          <w:rPr>
            <w:noProof/>
            <w:webHidden/>
          </w:rPr>
          <w:tab/>
        </w:r>
        <w:r w:rsidR="0034265E">
          <w:rPr>
            <w:noProof/>
            <w:webHidden/>
          </w:rPr>
          <w:fldChar w:fldCharType="begin"/>
        </w:r>
        <w:r w:rsidR="0034265E">
          <w:rPr>
            <w:noProof/>
            <w:webHidden/>
          </w:rPr>
          <w:instrText xml:space="preserve"> PAGEREF _Toc63239440 \h </w:instrText>
        </w:r>
        <w:r w:rsidR="0034265E">
          <w:rPr>
            <w:noProof/>
            <w:webHidden/>
          </w:rPr>
        </w:r>
        <w:r w:rsidR="0034265E">
          <w:rPr>
            <w:noProof/>
            <w:webHidden/>
          </w:rPr>
          <w:fldChar w:fldCharType="separate"/>
        </w:r>
        <w:r w:rsidR="0034265E">
          <w:rPr>
            <w:noProof/>
            <w:webHidden/>
          </w:rPr>
          <w:t>3</w:t>
        </w:r>
        <w:r w:rsidR="0034265E">
          <w:rPr>
            <w:noProof/>
            <w:webHidden/>
          </w:rPr>
          <w:fldChar w:fldCharType="end"/>
        </w:r>
      </w:hyperlink>
    </w:p>
    <w:p w14:paraId="61ABED40" w14:textId="2F64B626" w:rsidR="0034265E" w:rsidRDefault="003E17D3">
      <w:pPr>
        <w:pStyle w:val="TM2"/>
        <w:tabs>
          <w:tab w:val="right" w:leader="dot" w:pos="13278"/>
        </w:tabs>
        <w:rPr>
          <w:rFonts w:eastAsiaTheme="minorEastAsia" w:cstheme="minorBidi"/>
          <w:smallCaps w:val="0"/>
          <w:noProof/>
          <w:sz w:val="22"/>
          <w:szCs w:val="22"/>
          <w:lang w:eastAsia="fr-CA"/>
        </w:rPr>
      </w:pPr>
      <w:hyperlink w:anchor="_Toc63239441" w:history="1">
        <w:r w:rsidR="0034265E" w:rsidRPr="007867F8">
          <w:rPr>
            <w:rStyle w:val="Hyperlien"/>
            <w:noProof/>
          </w:rPr>
          <w:t>Les postures littéraciques ?</w:t>
        </w:r>
        <w:r w:rsidR="0034265E">
          <w:rPr>
            <w:noProof/>
            <w:webHidden/>
          </w:rPr>
          <w:tab/>
        </w:r>
        <w:r w:rsidR="0034265E">
          <w:rPr>
            <w:noProof/>
            <w:webHidden/>
          </w:rPr>
          <w:fldChar w:fldCharType="begin"/>
        </w:r>
        <w:r w:rsidR="0034265E">
          <w:rPr>
            <w:noProof/>
            <w:webHidden/>
          </w:rPr>
          <w:instrText xml:space="preserve"> PAGEREF _Toc63239441 \h </w:instrText>
        </w:r>
        <w:r w:rsidR="0034265E">
          <w:rPr>
            <w:noProof/>
            <w:webHidden/>
          </w:rPr>
        </w:r>
        <w:r w:rsidR="0034265E">
          <w:rPr>
            <w:noProof/>
            <w:webHidden/>
          </w:rPr>
          <w:fldChar w:fldCharType="separate"/>
        </w:r>
        <w:r w:rsidR="0034265E">
          <w:rPr>
            <w:noProof/>
            <w:webHidden/>
          </w:rPr>
          <w:t>3</w:t>
        </w:r>
        <w:r w:rsidR="0034265E">
          <w:rPr>
            <w:noProof/>
            <w:webHidden/>
          </w:rPr>
          <w:fldChar w:fldCharType="end"/>
        </w:r>
      </w:hyperlink>
    </w:p>
    <w:p w14:paraId="1BB98A64" w14:textId="270C892B" w:rsidR="0034265E" w:rsidRDefault="003E17D3">
      <w:pPr>
        <w:pStyle w:val="TM2"/>
        <w:tabs>
          <w:tab w:val="right" w:leader="dot" w:pos="13278"/>
        </w:tabs>
        <w:rPr>
          <w:rFonts w:eastAsiaTheme="minorEastAsia" w:cstheme="minorBidi"/>
          <w:smallCaps w:val="0"/>
          <w:noProof/>
          <w:sz w:val="22"/>
          <w:szCs w:val="22"/>
          <w:lang w:eastAsia="fr-CA"/>
        </w:rPr>
      </w:pPr>
      <w:hyperlink w:anchor="_Toc63239442" w:history="1">
        <w:r w:rsidR="0034265E" w:rsidRPr="007867F8">
          <w:rPr>
            <w:rStyle w:val="Hyperlien"/>
            <w:noProof/>
          </w:rPr>
          <w:t>Enseigner et acquérir la littératie disciplinaire</w:t>
        </w:r>
        <w:r w:rsidR="0034265E">
          <w:rPr>
            <w:noProof/>
            <w:webHidden/>
          </w:rPr>
          <w:tab/>
        </w:r>
        <w:r w:rsidR="0034265E">
          <w:rPr>
            <w:noProof/>
            <w:webHidden/>
          </w:rPr>
          <w:fldChar w:fldCharType="begin"/>
        </w:r>
        <w:r w:rsidR="0034265E">
          <w:rPr>
            <w:noProof/>
            <w:webHidden/>
          </w:rPr>
          <w:instrText xml:space="preserve"> PAGEREF _Toc63239442 \h </w:instrText>
        </w:r>
        <w:r w:rsidR="0034265E">
          <w:rPr>
            <w:noProof/>
            <w:webHidden/>
          </w:rPr>
        </w:r>
        <w:r w:rsidR="0034265E">
          <w:rPr>
            <w:noProof/>
            <w:webHidden/>
          </w:rPr>
          <w:fldChar w:fldCharType="separate"/>
        </w:r>
        <w:r w:rsidR="0034265E">
          <w:rPr>
            <w:noProof/>
            <w:webHidden/>
          </w:rPr>
          <w:t>3</w:t>
        </w:r>
        <w:r w:rsidR="0034265E">
          <w:rPr>
            <w:noProof/>
            <w:webHidden/>
          </w:rPr>
          <w:fldChar w:fldCharType="end"/>
        </w:r>
      </w:hyperlink>
    </w:p>
    <w:p w14:paraId="37FEE583" w14:textId="6E1A4385" w:rsidR="0034265E" w:rsidRDefault="003E17D3">
      <w:pPr>
        <w:pStyle w:val="TM2"/>
        <w:tabs>
          <w:tab w:val="right" w:leader="dot" w:pos="13278"/>
        </w:tabs>
        <w:rPr>
          <w:rFonts w:eastAsiaTheme="minorEastAsia" w:cstheme="minorBidi"/>
          <w:smallCaps w:val="0"/>
          <w:noProof/>
          <w:sz w:val="22"/>
          <w:szCs w:val="22"/>
          <w:lang w:eastAsia="fr-CA"/>
        </w:rPr>
      </w:pPr>
      <w:hyperlink w:anchor="_Toc63239443" w:history="1">
        <w:r w:rsidR="0034265E" w:rsidRPr="007867F8">
          <w:rPr>
            <w:rStyle w:val="Hyperlien"/>
            <w:noProof/>
          </w:rPr>
          <w:t>Littératie générale ou disciplinaire ?</w:t>
        </w:r>
        <w:r w:rsidR="0034265E">
          <w:rPr>
            <w:noProof/>
            <w:webHidden/>
          </w:rPr>
          <w:tab/>
        </w:r>
        <w:r w:rsidR="0034265E">
          <w:rPr>
            <w:noProof/>
            <w:webHidden/>
          </w:rPr>
          <w:fldChar w:fldCharType="begin"/>
        </w:r>
        <w:r w:rsidR="0034265E">
          <w:rPr>
            <w:noProof/>
            <w:webHidden/>
          </w:rPr>
          <w:instrText xml:space="preserve"> PAGEREF _Toc63239443 \h </w:instrText>
        </w:r>
        <w:r w:rsidR="0034265E">
          <w:rPr>
            <w:noProof/>
            <w:webHidden/>
          </w:rPr>
        </w:r>
        <w:r w:rsidR="0034265E">
          <w:rPr>
            <w:noProof/>
            <w:webHidden/>
          </w:rPr>
          <w:fldChar w:fldCharType="separate"/>
        </w:r>
        <w:r w:rsidR="0034265E">
          <w:rPr>
            <w:noProof/>
            <w:webHidden/>
          </w:rPr>
          <w:t>3</w:t>
        </w:r>
        <w:r w:rsidR="0034265E">
          <w:rPr>
            <w:noProof/>
            <w:webHidden/>
          </w:rPr>
          <w:fldChar w:fldCharType="end"/>
        </w:r>
      </w:hyperlink>
    </w:p>
    <w:p w14:paraId="48B79B7F" w14:textId="50A287E1"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44" w:history="1">
        <w:r w:rsidR="0034265E" w:rsidRPr="007867F8">
          <w:rPr>
            <w:rStyle w:val="Hyperlien"/>
            <w:noProof/>
          </w:rPr>
          <w:t>Bien aligner les activités de lecture avec les objectifs</w:t>
        </w:r>
        <w:r w:rsidR="0034265E">
          <w:rPr>
            <w:noProof/>
            <w:webHidden/>
          </w:rPr>
          <w:tab/>
        </w:r>
        <w:r w:rsidR="0034265E">
          <w:rPr>
            <w:noProof/>
            <w:webHidden/>
          </w:rPr>
          <w:fldChar w:fldCharType="begin"/>
        </w:r>
        <w:r w:rsidR="0034265E">
          <w:rPr>
            <w:noProof/>
            <w:webHidden/>
          </w:rPr>
          <w:instrText xml:space="preserve"> PAGEREF _Toc63239444 \h </w:instrText>
        </w:r>
        <w:r w:rsidR="0034265E">
          <w:rPr>
            <w:noProof/>
            <w:webHidden/>
          </w:rPr>
        </w:r>
        <w:r w:rsidR="0034265E">
          <w:rPr>
            <w:noProof/>
            <w:webHidden/>
          </w:rPr>
          <w:fldChar w:fldCharType="separate"/>
        </w:r>
        <w:r w:rsidR="0034265E">
          <w:rPr>
            <w:noProof/>
            <w:webHidden/>
          </w:rPr>
          <w:t>4</w:t>
        </w:r>
        <w:r w:rsidR="0034265E">
          <w:rPr>
            <w:noProof/>
            <w:webHidden/>
          </w:rPr>
          <w:fldChar w:fldCharType="end"/>
        </w:r>
      </w:hyperlink>
    </w:p>
    <w:p w14:paraId="46D526DC" w14:textId="17328EA1"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45" w:history="1">
        <w:r w:rsidR="0034265E" w:rsidRPr="007867F8">
          <w:rPr>
            <w:rStyle w:val="Hyperlien"/>
            <w:noProof/>
          </w:rPr>
          <w:t>Propositions de stratégies pour développer la littératie de vos étudiantes et étudiants en contexte universitaire</w:t>
        </w:r>
        <w:r w:rsidR="0034265E">
          <w:rPr>
            <w:noProof/>
            <w:webHidden/>
          </w:rPr>
          <w:tab/>
        </w:r>
        <w:r w:rsidR="0034265E">
          <w:rPr>
            <w:noProof/>
            <w:webHidden/>
          </w:rPr>
          <w:fldChar w:fldCharType="begin"/>
        </w:r>
        <w:r w:rsidR="0034265E">
          <w:rPr>
            <w:noProof/>
            <w:webHidden/>
          </w:rPr>
          <w:instrText xml:space="preserve"> PAGEREF _Toc63239445 \h </w:instrText>
        </w:r>
        <w:r w:rsidR="0034265E">
          <w:rPr>
            <w:noProof/>
            <w:webHidden/>
          </w:rPr>
        </w:r>
        <w:r w:rsidR="0034265E">
          <w:rPr>
            <w:noProof/>
            <w:webHidden/>
          </w:rPr>
          <w:fldChar w:fldCharType="separate"/>
        </w:r>
        <w:r w:rsidR="0034265E">
          <w:rPr>
            <w:noProof/>
            <w:webHidden/>
          </w:rPr>
          <w:t>5</w:t>
        </w:r>
        <w:r w:rsidR="0034265E">
          <w:rPr>
            <w:noProof/>
            <w:webHidden/>
          </w:rPr>
          <w:fldChar w:fldCharType="end"/>
        </w:r>
      </w:hyperlink>
    </w:p>
    <w:p w14:paraId="7A40A9F3" w14:textId="043D80A5"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46" w:history="1">
        <w:r w:rsidR="0034265E" w:rsidRPr="007867F8">
          <w:rPr>
            <w:rStyle w:val="Hyperlien"/>
            <w:noProof/>
          </w:rPr>
          <w:t>Comment enseigner ces stratégies de lecture ?</w:t>
        </w:r>
        <w:r w:rsidR="0034265E">
          <w:rPr>
            <w:noProof/>
            <w:webHidden/>
          </w:rPr>
          <w:tab/>
        </w:r>
        <w:r w:rsidR="0034265E">
          <w:rPr>
            <w:noProof/>
            <w:webHidden/>
          </w:rPr>
          <w:fldChar w:fldCharType="begin"/>
        </w:r>
        <w:r w:rsidR="0034265E">
          <w:rPr>
            <w:noProof/>
            <w:webHidden/>
          </w:rPr>
          <w:instrText xml:space="preserve"> PAGEREF _Toc63239446 \h </w:instrText>
        </w:r>
        <w:r w:rsidR="0034265E">
          <w:rPr>
            <w:noProof/>
            <w:webHidden/>
          </w:rPr>
        </w:r>
        <w:r w:rsidR="0034265E">
          <w:rPr>
            <w:noProof/>
            <w:webHidden/>
          </w:rPr>
          <w:fldChar w:fldCharType="separate"/>
        </w:r>
        <w:r w:rsidR="0034265E">
          <w:rPr>
            <w:noProof/>
            <w:webHidden/>
          </w:rPr>
          <w:t>6</w:t>
        </w:r>
        <w:r w:rsidR="0034265E">
          <w:rPr>
            <w:noProof/>
            <w:webHidden/>
          </w:rPr>
          <w:fldChar w:fldCharType="end"/>
        </w:r>
      </w:hyperlink>
    </w:p>
    <w:p w14:paraId="1DC4BBED" w14:textId="62F84002"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47" w:history="1">
        <w:r w:rsidR="0034265E" w:rsidRPr="007867F8">
          <w:rPr>
            <w:rStyle w:val="Hyperlien"/>
            <w:noProof/>
          </w:rPr>
          <w:t>Annexes</w:t>
        </w:r>
        <w:r w:rsidR="0034265E">
          <w:rPr>
            <w:noProof/>
            <w:webHidden/>
          </w:rPr>
          <w:tab/>
        </w:r>
        <w:r w:rsidR="0034265E">
          <w:rPr>
            <w:noProof/>
            <w:webHidden/>
          </w:rPr>
          <w:fldChar w:fldCharType="begin"/>
        </w:r>
        <w:r w:rsidR="0034265E">
          <w:rPr>
            <w:noProof/>
            <w:webHidden/>
          </w:rPr>
          <w:instrText xml:space="preserve"> PAGEREF _Toc63239447 \h </w:instrText>
        </w:r>
        <w:r w:rsidR="0034265E">
          <w:rPr>
            <w:noProof/>
            <w:webHidden/>
          </w:rPr>
        </w:r>
        <w:r w:rsidR="0034265E">
          <w:rPr>
            <w:noProof/>
            <w:webHidden/>
          </w:rPr>
          <w:fldChar w:fldCharType="separate"/>
        </w:r>
        <w:r w:rsidR="0034265E">
          <w:rPr>
            <w:noProof/>
            <w:webHidden/>
          </w:rPr>
          <w:t>7</w:t>
        </w:r>
        <w:r w:rsidR="0034265E">
          <w:rPr>
            <w:noProof/>
            <w:webHidden/>
          </w:rPr>
          <w:fldChar w:fldCharType="end"/>
        </w:r>
      </w:hyperlink>
    </w:p>
    <w:p w14:paraId="1F6A3543" w14:textId="37AE15CB" w:rsidR="0034265E" w:rsidRDefault="003E17D3">
      <w:pPr>
        <w:pStyle w:val="TM2"/>
        <w:tabs>
          <w:tab w:val="right" w:leader="dot" w:pos="13278"/>
        </w:tabs>
        <w:rPr>
          <w:rFonts w:eastAsiaTheme="minorEastAsia" w:cstheme="minorBidi"/>
          <w:smallCaps w:val="0"/>
          <w:noProof/>
          <w:sz w:val="22"/>
          <w:szCs w:val="22"/>
          <w:lang w:eastAsia="fr-CA"/>
        </w:rPr>
      </w:pPr>
      <w:hyperlink w:anchor="_Toc63239448" w:history="1">
        <w:r w:rsidR="0034265E" w:rsidRPr="007867F8">
          <w:rPr>
            <w:rStyle w:val="Hyperlien"/>
            <w:noProof/>
          </w:rPr>
          <w:t>Exemple d’éléments pour constituer une fiche de lecture de base</w:t>
        </w:r>
        <w:r w:rsidR="0034265E">
          <w:rPr>
            <w:noProof/>
            <w:webHidden/>
          </w:rPr>
          <w:tab/>
        </w:r>
        <w:r w:rsidR="0034265E">
          <w:rPr>
            <w:noProof/>
            <w:webHidden/>
          </w:rPr>
          <w:fldChar w:fldCharType="begin"/>
        </w:r>
        <w:r w:rsidR="0034265E">
          <w:rPr>
            <w:noProof/>
            <w:webHidden/>
          </w:rPr>
          <w:instrText xml:space="preserve"> PAGEREF _Toc63239448 \h </w:instrText>
        </w:r>
        <w:r w:rsidR="0034265E">
          <w:rPr>
            <w:noProof/>
            <w:webHidden/>
          </w:rPr>
        </w:r>
        <w:r w:rsidR="0034265E">
          <w:rPr>
            <w:noProof/>
            <w:webHidden/>
          </w:rPr>
          <w:fldChar w:fldCharType="separate"/>
        </w:r>
        <w:r w:rsidR="0034265E">
          <w:rPr>
            <w:noProof/>
            <w:webHidden/>
          </w:rPr>
          <w:t>7</w:t>
        </w:r>
        <w:r w:rsidR="0034265E">
          <w:rPr>
            <w:noProof/>
            <w:webHidden/>
          </w:rPr>
          <w:fldChar w:fldCharType="end"/>
        </w:r>
      </w:hyperlink>
    </w:p>
    <w:p w14:paraId="488A0DBA" w14:textId="4503E3F0" w:rsidR="0034265E" w:rsidRDefault="003E17D3">
      <w:pPr>
        <w:pStyle w:val="TM2"/>
        <w:tabs>
          <w:tab w:val="right" w:leader="dot" w:pos="13278"/>
        </w:tabs>
        <w:rPr>
          <w:rFonts w:eastAsiaTheme="minorEastAsia" w:cstheme="minorBidi"/>
          <w:smallCaps w:val="0"/>
          <w:noProof/>
          <w:sz w:val="22"/>
          <w:szCs w:val="22"/>
          <w:lang w:eastAsia="fr-CA"/>
        </w:rPr>
      </w:pPr>
      <w:hyperlink w:anchor="_Toc63239449" w:history="1">
        <w:r w:rsidR="0034265E" w:rsidRPr="007867F8">
          <w:rPr>
            <w:rStyle w:val="Hyperlien"/>
            <w:noProof/>
          </w:rPr>
          <w:t>Grille d’analyse critique de textes</w:t>
        </w:r>
        <w:r w:rsidR="0034265E">
          <w:rPr>
            <w:noProof/>
            <w:webHidden/>
          </w:rPr>
          <w:tab/>
        </w:r>
        <w:r w:rsidR="0034265E">
          <w:rPr>
            <w:noProof/>
            <w:webHidden/>
          </w:rPr>
          <w:fldChar w:fldCharType="begin"/>
        </w:r>
        <w:r w:rsidR="0034265E">
          <w:rPr>
            <w:noProof/>
            <w:webHidden/>
          </w:rPr>
          <w:instrText xml:space="preserve"> PAGEREF _Toc63239449 \h </w:instrText>
        </w:r>
        <w:r w:rsidR="0034265E">
          <w:rPr>
            <w:noProof/>
            <w:webHidden/>
          </w:rPr>
        </w:r>
        <w:r w:rsidR="0034265E">
          <w:rPr>
            <w:noProof/>
            <w:webHidden/>
          </w:rPr>
          <w:fldChar w:fldCharType="separate"/>
        </w:r>
        <w:r w:rsidR="0034265E">
          <w:rPr>
            <w:noProof/>
            <w:webHidden/>
          </w:rPr>
          <w:t>8</w:t>
        </w:r>
        <w:r w:rsidR="0034265E">
          <w:rPr>
            <w:noProof/>
            <w:webHidden/>
          </w:rPr>
          <w:fldChar w:fldCharType="end"/>
        </w:r>
      </w:hyperlink>
    </w:p>
    <w:p w14:paraId="733D6FDC" w14:textId="4DB38F32" w:rsidR="0034265E" w:rsidRDefault="003E17D3">
      <w:pPr>
        <w:pStyle w:val="TM2"/>
        <w:tabs>
          <w:tab w:val="right" w:leader="dot" w:pos="13278"/>
        </w:tabs>
        <w:rPr>
          <w:rFonts w:eastAsiaTheme="minorEastAsia" w:cstheme="minorBidi"/>
          <w:smallCaps w:val="0"/>
          <w:noProof/>
          <w:sz w:val="22"/>
          <w:szCs w:val="22"/>
          <w:lang w:eastAsia="fr-CA"/>
        </w:rPr>
      </w:pPr>
      <w:hyperlink w:anchor="_Toc63239450" w:history="1">
        <w:r w:rsidR="0034265E" w:rsidRPr="007867F8">
          <w:rPr>
            <w:rStyle w:val="Hyperlien"/>
            <w:noProof/>
          </w:rPr>
          <w:t>Exemple de forum de discussion sur des textes</w:t>
        </w:r>
        <w:r w:rsidR="0034265E">
          <w:rPr>
            <w:noProof/>
            <w:webHidden/>
          </w:rPr>
          <w:tab/>
        </w:r>
        <w:r w:rsidR="0034265E">
          <w:rPr>
            <w:noProof/>
            <w:webHidden/>
          </w:rPr>
          <w:fldChar w:fldCharType="begin"/>
        </w:r>
        <w:r w:rsidR="0034265E">
          <w:rPr>
            <w:noProof/>
            <w:webHidden/>
          </w:rPr>
          <w:instrText xml:space="preserve"> PAGEREF _Toc63239450 \h </w:instrText>
        </w:r>
        <w:r w:rsidR="0034265E">
          <w:rPr>
            <w:noProof/>
            <w:webHidden/>
          </w:rPr>
        </w:r>
        <w:r w:rsidR="0034265E">
          <w:rPr>
            <w:noProof/>
            <w:webHidden/>
          </w:rPr>
          <w:fldChar w:fldCharType="separate"/>
        </w:r>
        <w:r w:rsidR="0034265E">
          <w:rPr>
            <w:noProof/>
            <w:webHidden/>
          </w:rPr>
          <w:t>9</w:t>
        </w:r>
        <w:r w:rsidR="0034265E">
          <w:rPr>
            <w:noProof/>
            <w:webHidden/>
          </w:rPr>
          <w:fldChar w:fldCharType="end"/>
        </w:r>
      </w:hyperlink>
    </w:p>
    <w:p w14:paraId="16F93C37" w14:textId="7EF98056" w:rsidR="0034265E" w:rsidRDefault="003E17D3">
      <w:pPr>
        <w:pStyle w:val="TM2"/>
        <w:tabs>
          <w:tab w:val="right" w:leader="dot" w:pos="13278"/>
        </w:tabs>
        <w:rPr>
          <w:rFonts w:eastAsiaTheme="minorEastAsia" w:cstheme="minorBidi"/>
          <w:smallCaps w:val="0"/>
          <w:noProof/>
          <w:sz w:val="22"/>
          <w:szCs w:val="22"/>
          <w:lang w:eastAsia="fr-CA"/>
        </w:rPr>
      </w:pPr>
      <w:hyperlink w:anchor="_Toc63239451" w:history="1">
        <w:r w:rsidR="0034265E" w:rsidRPr="007867F8">
          <w:rPr>
            <w:rStyle w:val="Hyperlien"/>
            <w:noProof/>
          </w:rPr>
          <w:t>Utiliser un logiciel de gestion bibliographique</w:t>
        </w:r>
        <w:r w:rsidR="0034265E">
          <w:rPr>
            <w:noProof/>
            <w:webHidden/>
          </w:rPr>
          <w:tab/>
        </w:r>
        <w:r w:rsidR="0034265E">
          <w:rPr>
            <w:noProof/>
            <w:webHidden/>
          </w:rPr>
          <w:fldChar w:fldCharType="begin"/>
        </w:r>
        <w:r w:rsidR="0034265E">
          <w:rPr>
            <w:noProof/>
            <w:webHidden/>
          </w:rPr>
          <w:instrText xml:space="preserve"> PAGEREF _Toc63239451 \h </w:instrText>
        </w:r>
        <w:r w:rsidR="0034265E">
          <w:rPr>
            <w:noProof/>
            <w:webHidden/>
          </w:rPr>
        </w:r>
        <w:r w:rsidR="0034265E">
          <w:rPr>
            <w:noProof/>
            <w:webHidden/>
          </w:rPr>
          <w:fldChar w:fldCharType="separate"/>
        </w:r>
        <w:r w:rsidR="0034265E">
          <w:rPr>
            <w:noProof/>
            <w:webHidden/>
          </w:rPr>
          <w:t>10</w:t>
        </w:r>
        <w:r w:rsidR="0034265E">
          <w:rPr>
            <w:noProof/>
            <w:webHidden/>
          </w:rPr>
          <w:fldChar w:fldCharType="end"/>
        </w:r>
      </w:hyperlink>
    </w:p>
    <w:p w14:paraId="7287D608" w14:textId="46B48D61" w:rsidR="0034265E" w:rsidRDefault="003E17D3">
      <w:pPr>
        <w:pStyle w:val="TM2"/>
        <w:tabs>
          <w:tab w:val="right" w:leader="dot" w:pos="13278"/>
        </w:tabs>
        <w:rPr>
          <w:rFonts w:eastAsiaTheme="minorEastAsia" w:cstheme="minorBidi"/>
          <w:smallCaps w:val="0"/>
          <w:noProof/>
          <w:sz w:val="22"/>
          <w:szCs w:val="22"/>
          <w:lang w:eastAsia="fr-CA"/>
        </w:rPr>
      </w:pPr>
      <w:hyperlink w:anchor="_Toc63239452" w:history="1">
        <w:r w:rsidR="0034265E" w:rsidRPr="007867F8">
          <w:rPr>
            <w:rStyle w:val="Hyperlien"/>
            <w:noProof/>
          </w:rPr>
          <w:t xml:space="preserve">Utiliser les canaux </w:t>
        </w:r>
        <w:r w:rsidR="0034265E" w:rsidRPr="007867F8">
          <w:rPr>
            <w:rStyle w:val="Hyperlien"/>
            <w:i/>
            <w:iCs/>
            <w:noProof/>
          </w:rPr>
          <w:t xml:space="preserve">Teams </w:t>
        </w:r>
        <w:r w:rsidR="0034265E" w:rsidRPr="007867F8">
          <w:rPr>
            <w:rStyle w:val="Hyperlien"/>
            <w:noProof/>
          </w:rPr>
          <w:t>pour créer des salons de lecture</w:t>
        </w:r>
        <w:r w:rsidR="0034265E">
          <w:rPr>
            <w:noProof/>
            <w:webHidden/>
          </w:rPr>
          <w:tab/>
        </w:r>
        <w:r w:rsidR="0034265E">
          <w:rPr>
            <w:noProof/>
            <w:webHidden/>
          </w:rPr>
          <w:fldChar w:fldCharType="begin"/>
        </w:r>
        <w:r w:rsidR="0034265E">
          <w:rPr>
            <w:noProof/>
            <w:webHidden/>
          </w:rPr>
          <w:instrText xml:space="preserve"> PAGEREF _Toc63239452 \h </w:instrText>
        </w:r>
        <w:r w:rsidR="0034265E">
          <w:rPr>
            <w:noProof/>
            <w:webHidden/>
          </w:rPr>
        </w:r>
        <w:r w:rsidR="0034265E">
          <w:rPr>
            <w:noProof/>
            <w:webHidden/>
          </w:rPr>
          <w:fldChar w:fldCharType="separate"/>
        </w:r>
        <w:r w:rsidR="0034265E">
          <w:rPr>
            <w:noProof/>
            <w:webHidden/>
          </w:rPr>
          <w:t>11</w:t>
        </w:r>
        <w:r w:rsidR="0034265E">
          <w:rPr>
            <w:noProof/>
            <w:webHidden/>
          </w:rPr>
          <w:fldChar w:fldCharType="end"/>
        </w:r>
      </w:hyperlink>
    </w:p>
    <w:p w14:paraId="602AD8C1" w14:textId="788D6CCC" w:rsidR="0034265E" w:rsidRDefault="003E17D3">
      <w:pPr>
        <w:pStyle w:val="TM2"/>
        <w:tabs>
          <w:tab w:val="right" w:leader="dot" w:pos="13278"/>
        </w:tabs>
        <w:rPr>
          <w:rFonts w:eastAsiaTheme="minorEastAsia" w:cstheme="minorBidi"/>
          <w:smallCaps w:val="0"/>
          <w:noProof/>
          <w:sz w:val="22"/>
          <w:szCs w:val="22"/>
          <w:lang w:eastAsia="fr-CA"/>
        </w:rPr>
      </w:pPr>
      <w:hyperlink w:anchor="_Toc63239453" w:history="1">
        <w:r w:rsidR="0034265E" w:rsidRPr="007867F8">
          <w:rPr>
            <w:rStyle w:val="Hyperlien"/>
            <w:noProof/>
          </w:rPr>
          <w:t>D’autres solutions à explorer…</w:t>
        </w:r>
        <w:r w:rsidR="0034265E">
          <w:rPr>
            <w:noProof/>
            <w:webHidden/>
          </w:rPr>
          <w:tab/>
        </w:r>
        <w:r w:rsidR="0034265E">
          <w:rPr>
            <w:noProof/>
            <w:webHidden/>
          </w:rPr>
          <w:fldChar w:fldCharType="begin"/>
        </w:r>
        <w:r w:rsidR="0034265E">
          <w:rPr>
            <w:noProof/>
            <w:webHidden/>
          </w:rPr>
          <w:instrText xml:space="preserve"> PAGEREF _Toc63239453 \h </w:instrText>
        </w:r>
        <w:r w:rsidR="0034265E">
          <w:rPr>
            <w:noProof/>
            <w:webHidden/>
          </w:rPr>
        </w:r>
        <w:r w:rsidR="0034265E">
          <w:rPr>
            <w:noProof/>
            <w:webHidden/>
          </w:rPr>
          <w:fldChar w:fldCharType="separate"/>
        </w:r>
        <w:r w:rsidR="0034265E">
          <w:rPr>
            <w:noProof/>
            <w:webHidden/>
          </w:rPr>
          <w:t>12</w:t>
        </w:r>
        <w:r w:rsidR="0034265E">
          <w:rPr>
            <w:noProof/>
            <w:webHidden/>
          </w:rPr>
          <w:fldChar w:fldCharType="end"/>
        </w:r>
      </w:hyperlink>
    </w:p>
    <w:p w14:paraId="66CA5B06" w14:textId="20A5B623" w:rsidR="0034265E" w:rsidRDefault="003E17D3">
      <w:pPr>
        <w:pStyle w:val="TM1"/>
        <w:tabs>
          <w:tab w:val="right" w:leader="dot" w:pos="13278"/>
        </w:tabs>
        <w:rPr>
          <w:rFonts w:eastAsiaTheme="minorEastAsia" w:cstheme="minorBidi"/>
          <w:b w:val="0"/>
          <w:bCs w:val="0"/>
          <w:caps w:val="0"/>
          <w:noProof/>
          <w:sz w:val="22"/>
          <w:szCs w:val="22"/>
          <w:lang w:eastAsia="fr-CA"/>
        </w:rPr>
      </w:pPr>
      <w:hyperlink w:anchor="_Toc63239454" w:history="1">
        <w:r w:rsidR="0034265E" w:rsidRPr="007867F8">
          <w:rPr>
            <w:rStyle w:val="Hyperlien"/>
            <w:noProof/>
          </w:rPr>
          <w:t>Ressources à consulter</w:t>
        </w:r>
        <w:r w:rsidR="0034265E">
          <w:rPr>
            <w:noProof/>
            <w:webHidden/>
          </w:rPr>
          <w:tab/>
        </w:r>
        <w:r w:rsidR="0034265E">
          <w:rPr>
            <w:noProof/>
            <w:webHidden/>
          </w:rPr>
          <w:fldChar w:fldCharType="begin"/>
        </w:r>
        <w:r w:rsidR="0034265E">
          <w:rPr>
            <w:noProof/>
            <w:webHidden/>
          </w:rPr>
          <w:instrText xml:space="preserve"> PAGEREF _Toc63239454 \h </w:instrText>
        </w:r>
        <w:r w:rsidR="0034265E">
          <w:rPr>
            <w:noProof/>
            <w:webHidden/>
          </w:rPr>
        </w:r>
        <w:r w:rsidR="0034265E">
          <w:rPr>
            <w:noProof/>
            <w:webHidden/>
          </w:rPr>
          <w:fldChar w:fldCharType="separate"/>
        </w:r>
        <w:r w:rsidR="0034265E">
          <w:rPr>
            <w:noProof/>
            <w:webHidden/>
          </w:rPr>
          <w:t>13</w:t>
        </w:r>
        <w:r w:rsidR="0034265E">
          <w:rPr>
            <w:noProof/>
            <w:webHidden/>
          </w:rPr>
          <w:fldChar w:fldCharType="end"/>
        </w:r>
      </w:hyperlink>
    </w:p>
    <w:p w14:paraId="51E76CA7" w14:textId="7C12D921" w:rsidR="00AF472D" w:rsidRDefault="0034265E" w:rsidP="004D48F8">
      <w:pPr>
        <w:ind w:left="284" w:right="-432"/>
        <w:rPr>
          <w:sz w:val="28"/>
          <w:szCs w:val="28"/>
        </w:rPr>
        <w:sectPr w:rsidR="00AF472D" w:rsidSect="00AD6540">
          <w:headerReference w:type="even" r:id="rId31"/>
          <w:headerReference w:type="default" r:id="rId32"/>
          <w:footerReference w:type="default" r:id="rId33"/>
          <w:headerReference w:type="first" r:id="rId34"/>
          <w:pgSz w:w="15840" w:h="12240" w:orient="landscape"/>
          <w:pgMar w:top="1134" w:right="1276" w:bottom="1134" w:left="1276" w:header="624" w:footer="227" w:gutter="0"/>
          <w:pgNumType w:fmt="lowerRoman" w:start="1"/>
          <w:cols w:space="708"/>
          <w:docGrid w:linePitch="360"/>
        </w:sectPr>
      </w:pPr>
      <w:r>
        <w:rPr>
          <w:rFonts w:asciiTheme="minorHAnsi" w:hAnsiTheme="minorHAnsi" w:cstheme="minorHAnsi"/>
          <w:b/>
          <w:bCs/>
          <w:caps/>
          <w:sz w:val="28"/>
          <w:szCs w:val="28"/>
        </w:rPr>
        <w:fldChar w:fldCharType="end"/>
      </w:r>
    </w:p>
    <w:p w14:paraId="280B59B0" w14:textId="3FF135B5" w:rsidR="00F158BB" w:rsidRPr="0096497F" w:rsidRDefault="000A0177">
      <w:pPr>
        <w:pStyle w:val="Titre1"/>
      </w:pPr>
      <w:bookmarkStart w:id="0" w:name="_Toc63239435"/>
      <w:r w:rsidRPr="0096497F">
        <w:lastRenderedPageBreak/>
        <w:t>À qui s’adresse ce document</w:t>
      </w:r>
      <w:bookmarkEnd w:id="0"/>
      <w:r w:rsidRPr="0096497F">
        <w:t xml:space="preserve">  </w:t>
      </w:r>
    </w:p>
    <w:p w14:paraId="7FDAE3DD" w14:textId="3AACB0EE" w:rsidR="00F158BB" w:rsidRPr="00A52776" w:rsidRDefault="00FF6394" w:rsidP="00A52776">
      <w:pPr>
        <w:rPr>
          <w:rFonts w:ascii="Garamond" w:eastAsiaTheme="majorEastAsia" w:hAnsi="Garamond" w:cstheme="majorBidi"/>
          <w:color w:val="004F88" w:themeColor="accent1" w:themeShade="BF"/>
          <w:sz w:val="32"/>
          <w:szCs w:val="32"/>
        </w:rPr>
      </w:pPr>
      <w:r w:rsidRPr="00A52776">
        <w:rPr>
          <w:b/>
        </w:rPr>
        <w:t>Professeurs et chargés de cours</w:t>
      </w:r>
      <w:r w:rsidR="007674DB" w:rsidRPr="00A52776">
        <w:rPr>
          <w:b/>
        </w:rPr>
        <w:t xml:space="preserve"> désireux de se doter de stratégies et d’outils pour</w:t>
      </w:r>
      <w:r w:rsidR="00734B5F" w:rsidRPr="00A52776">
        <w:rPr>
          <w:b/>
        </w:rPr>
        <w:t xml:space="preserve"> mieux encadrer les lectures de leurs étudiants à distance. </w:t>
      </w:r>
    </w:p>
    <w:p w14:paraId="05A46A55" w14:textId="16BF78A6" w:rsidR="00831F92" w:rsidRPr="00D301C9" w:rsidRDefault="00D301C9" w:rsidP="00A52776">
      <w:pPr>
        <w:pStyle w:val="Titre1"/>
      </w:pPr>
      <w:bookmarkStart w:id="1" w:name="_Toc63239436"/>
      <w:r w:rsidRPr="00CB330C">
        <w:t>Contexte</w:t>
      </w:r>
      <w:bookmarkEnd w:id="1"/>
    </w:p>
    <w:p w14:paraId="35671F05" w14:textId="2CF89D62" w:rsidR="006461B3" w:rsidRPr="00006444" w:rsidRDefault="008F727B" w:rsidP="0096497F">
      <w:r w:rsidRPr="00006444">
        <w:t xml:space="preserve">Le </w:t>
      </w:r>
      <w:r w:rsidR="006461B3" w:rsidRPr="00006444">
        <w:t xml:space="preserve">recours aux lectures obligatoires et optionnelles est probablement l’une des stratégies d’enseignement les plus fréquemment mobilisées par </w:t>
      </w:r>
      <w:r w:rsidR="00546BC1">
        <w:t xml:space="preserve">le corps enseignant </w:t>
      </w:r>
      <w:r w:rsidR="00746AC9">
        <w:t xml:space="preserve">de </w:t>
      </w:r>
      <w:r w:rsidR="006461B3" w:rsidRPr="00006444">
        <w:t xml:space="preserve">l’université. Et, </w:t>
      </w:r>
      <w:r w:rsidR="006461B3" w:rsidRPr="004D48F8">
        <w:t>dans le contexte très particulier de l’enseignement (en tout ou partie) à distance qui résulte de la pandémie de COVID-19, d’aucuns ont constaté un accroissement d</w:t>
      </w:r>
      <w:r w:rsidR="002530E7" w:rsidRPr="004D48F8">
        <w:t>u nombre de r</w:t>
      </w:r>
      <w:r w:rsidR="006461B3" w:rsidRPr="004D48F8">
        <w:t>éférences données à lire en préparation des séances de cours</w:t>
      </w:r>
      <w:r w:rsidR="006461B3" w:rsidRPr="00006444">
        <w:t xml:space="preserve">. Bien sûr, cette stratégie </w:t>
      </w:r>
      <w:r w:rsidR="00401C07" w:rsidRPr="00006444">
        <w:t>a</w:t>
      </w:r>
      <w:r w:rsidR="006461B3" w:rsidRPr="00006444">
        <w:t xml:space="preserve"> ses avantages : elle incite les </w:t>
      </w:r>
      <w:r w:rsidR="009F3257">
        <w:t>étudiantes</w:t>
      </w:r>
      <w:r w:rsidR="006461B3" w:rsidRPr="00006444">
        <w:t xml:space="preserve"> </w:t>
      </w:r>
      <w:r w:rsidR="006461B3" w:rsidRPr="00006444" w:rsidDel="002530E7">
        <w:t xml:space="preserve">et étudiants </w:t>
      </w:r>
      <w:r w:rsidR="006461B3" w:rsidRPr="00006444">
        <w:t xml:space="preserve">à se préparer en amont des séances de cours synchrones, ce qui permet, notamment, d’utiliser ces dernières comme moment d’intégration des connaissances autour d’activités, de débats, etc. Mais, comme les habiletés requises pour </w:t>
      </w:r>
      <w:r w:rsidR="00A33920">
        <w:t xml:space="preserve">lire correctement </w:t>
      </w:r>
      <w:r w:rsidR="00A33920" w:rsidRPr="00A33920">
        <w:t>des articles publiés dans des revues scientifiques, des chapitres de manuels, de la documentation spécialisée, etc</w:t>
      </w:r>
      <w:r w:rsidR="00A33920">
        <w:t xml:space="preserve">. </w:t>
      </w:r>
      <w:r w:rsidR="006461B3" w:rsidRPr="00006444">
        <w:t xml:space="preserve">ne sont pas innées, il est important d’épauler convenablement </w:t>
      </w:r>
      <w:r w:rsidR="00C243BE">
        <w:t>nos étudiantes et étudiants</w:t>
      </w:r>
      <w:r w:rsidR="006461B3" w:rsidRPr="00006444">
        <w:t xml:space="preserve"> en vue de les rendre plus autonomes face aux lectures et ainsi tirer parti au maximum de ces dernières.</w:t>
      </w:r>
    </w:p>
    <w:p w14:paraId="69518694" w14:textId="1575FCE5" w:rsidR="007D09F1" w:rsidRPr="00006444" w:rsidRDefault="00DD5689" w:rsidP="0096497F">
      <w:r w:rsidRPr="00F527D6">
        <w:t xml:space="preserve">Il résulte de la dernière étude PEICA </w:t>
      </w:r>
      <w:r w:rsidR="00B17EA2">
        <w:t>(</w:t>
      </w:r>
      <w:r w:rsidR="00B17EA2" w:rsidRPr="00B17EA2">
        <w:t>Programme pour l’évaluation internationale des compétences des adultes</w:t>
      </w:r>
      <w:r w:rsidR="00B17EA2">
        <w:t xml:space="preserve">) </w:t>
      </w:r>
      <w:r w:rsidR="006B330C">
        <w:t xml:space="preserve">de l’OCDE </w:t>
      </w:r>
      <w:r w:rsidRPr="00F527D6">
        <w:t>que seuls 13,3</w:t>
      </w:r>
      <w:r w:rsidR="00D74FD1">
        <w:t> </w:t>
      </w:r>
      <w:r w:rsidRPr="00F527D6">
        <w:t xml:space="preserve">% des Québécoises et Québécois titulaires d’un diplôme du postsecondaire inférieur au baccalauréat </w:t>
      </w:r>
      <w:r w:rsidR="00D043FC">
        <w:t>auraient un niveau de lecture leur permettant</w:t>
      </w:r>
      <w:r w:rsidR="00D043FC" w:rsidRPr="00D043FC">
        <w:t xml:space="preserve"> «</w:t>
      </w:r>
      <w:r w:rsidR="00D74FD1">
        <w:t> </w:t>
      </w:r>
      <w:r w:rsidR="00D043FC" w:rsidRPr="00D043FC">
        <w:t>d’intégrer des informations de plusieurs textes denses et de raisonner par inférence</w:t>
      </w:r>
      <w:r w:rsidR="00D74FD1">
        <w:t> </w:t>
      </w:r>
      <w:r w:rsidR="00D043FC" w:rsidRPr="00D043FC">
        <w:t xml:space="preserve">» </w:t>
      </w:r>
      <w:r w:rsidR="00D043FC" w:rsidRPr="00D043FC">
        <w:fldChar w:fldCharType="begin"/>
      </w:r>
      <w:r w:rsidR="00D043FC" w:rsidRPr="00D043FC">
        <w:instrText xml:space="preserve"> ADDIN ZOTERO_ITEM CSL_CITATION {"citationID":"KJkinZIk","properties":{"formattedCitation":"(Statistique Canada, 2013, p. 15)","plainCitation":"(Statistique Canada, 2013, p. 15)","noteIndex":0},"citationItems":[{"id":14966,"uris":["http://zotero.org/groups/1253352/items/HTK3L73F"],"uri":["http://zotero.org/groups/1253352/items/HTK3L73F"],"itemData":{"id":14966,"type":"book","abstract":"Le présent rapport donne les premiers résultats du Programme pour l'évaluation internationale des compétences des adultes (PEICA), une initiative de l'OCDE. Le PEICA fournit des mesures comparables à l'échelle internationale qui portent sur trois compétences essentielles au traitement de l'information : la littératie, la numératie et la résolution de problèmes dans des environnements technologiques (appelée RP-ET). Le rapport fournit de l'information au sujet des compétences en littératie, en numératie et en RP-ET de la population canadienne âgée de 16 à 65 ans. Il donne des résultats pour le Canada dans son ensemble, de même que pour la totalité des provinces et des territoires. En outre, il examine les rapports entre la maîtrise des compétences et un éventail de caractéristiques sociodémographiques (p. ex., l'âge, le sexe, le niveau de scolarité) pour la population canadienne tout entière. De plus, il étudie les premiers résultats se rapportant aux compétences en littératie, en numératie et en RP-ET des populations autochtones, des immigrants ainsi que des communautés de langue officielle en situation minoritaire.","event-place":"Ottawa, Canada","ISBN":"978-0-660-21233-3","language":"French","note":"OCLC: 862009905","number-of-pages":"117","publisher":"Ministre de l’Industrie","publisher-place":"Ottawa, Canada","source":"Open WorldCat","title":"Les compétences au Canada : premiers résultats du Programme pour l'évaluation internationale des compétences des adultes (PEICA).","title-short":"Les compétences au Canada","URL":"https://www.deslibris.ca/ID/240078","author":[{"literal":"Statistique Canada"}],"accessed":{"date-parts":[["2021",1,19]]},"issued":{"date-parts":[["2013"]]}},"locator":"15"}],"schema":"https://github.com/citation-style-language/schema/raw/master/csl-citation.json"} </w:instrText>
      </w:r>
      <w:r w:rsidR="00D043FC" w:rsidRPr="00D043FC">
        <w:fldChar w:fldCharType="separate"/>
      </w:r>
      <w:r w:rsidR="00D043FC" w:rsidRPr="00D043FC">
        <w:t>(Statistique Canada, 2013, p.</w:t>
      </w:r>
      <w:r w:rsidR="00D74FD1">
        <w:t> </w:t>
      </w:r>
      <w:r w:rsidR="00D043FC" w:rsidRPr="00D043FC">
        <w:t>15)</w:t>
      </w:r>
      <w:r w:rsidR="00D043FC" w:rsidRPr="00D043FC">
        <w:fldChar w:fldCharType="end"/>
      </w:r>
      <w:r w:rsidR="00925CFA">
        <w:t>. Ce</w:t>
      </w:r>
      <w:r w:rsidRPr="00F527D6">
        <w:t xml:space="preserve"> chiffre monte toutefois à plus d’un quart d’entre eux (27,1</w:t>
      </w:r>
      <w:r w:rsidR="00D74FD1">
        <w:t> </w:t>
      </w:r>
      <w:r w:rsidRPr="00F527D6">
        <w:t xml:space="preserve">%) chez les titulaires d’un diplôme au moins équivalent au baccalauréat </w:t>
      </w:r>
      <w:r w:rsidRPr="00540BAB">
        <w:fldChar w:fldCharType="begin"/>
      </w:r>
      <w:r w:rsidRPr="00F527D6">
        <w:instrText xml:space="preserve"> ADDIN ZOTERO_ITEM CSL_CITATION {"citationID":"dr02trsn","properties":{"formattedCitation":"(Desrosiers et al., 2014)","plainCitation":"(Desrosiers et al., 2014)","noteIndex":0},"citationItems":[{"id":14965,"uris":["http://zotero.org/groups/1253352/items/BXTXVRAT"],"uri":["http://zotero.org/groups/1253352/items/BXTXVRAT"],"itemData":{"id":14965,"type":"book","event-place":"Québec, Québec","ISBN":"978-2-550-74606-5","language":"French.","note":"OCLC: 893686174","publisher":"Institut de la statistique du Québec","publisher-place":"Québec, Québec","source":"Open WorldCat","title":"Les compétences en littératie, en numératie et en résolution de problèmes dans des environnements technologiques : des clefs pour relever les défis du XXIe siècle","URL":"https://statistique.quebec.ca/fr/document/competences-litteratie-numeratie-et-resolution-problemes-dans-environnements-technologiques-clefs-pour-relever-defis-21e-siecle","author":[{"family":"Desrosiers","given":"Hélène"},{"family":"Nanhou","given":"Virgine"},{"family":"Ducharme","given":"Amélie"},{"family":"Cloutier-Villeneuve","given":"Luc"},{"family":"Gauthier","given":"Marc-André"},{"family":"Labrie","given":"Marie-Pier"}],"accessed":{"date-parts":[["2021",1,19]]},"issued":{"date-parts":[["2014"]]}}}],"schema":"https://github.com/citation-style-language/schema/raw/master/csl-citation.json"} </w:instrText>
      </w:r>
      <w:r w:rsidRPr="00540BAB">
        <w:fldChar w:fldCharType="separate"/>
      </w:r>
      <w:r w:rsidRPr="00F527D6">
        <w:t>(Desrosiers et al., 2014)</w:t>
      </w:r>
      <w:r w:rsidRPr="00540BAB">
        <w:fldChar w:fldCharType="end"/>
      </w:r>
      <w:r w:rsidRPr="00DD5689">
        <w:t xml:space="preserve">. </w:t>
      </w:r>
      <w:r w:rsidR="00901A25">
        <w:t xml:space="preserve">Alors </w:t>
      </w:r>
      <w:r w:rsidR="00901A25" w:rsidRPr="00006444">
        <w:t>que le recours aux lectures est probablement l’une des stratégies d’enseignement les plus fréquemment mobilisées</w:t>
      </w:r>
      <w:r w:rsidR="00C572FE">
        <w:t>, i</w:t>
      </w:r>
      <w:r w:rsidR="00925CFA">
        <w:t>l</w:t>
      </w:r>
      <w:r w:rsidR="00925CFA" w:rsidRPr="00006444">
        <w:t xml:space="preserve"> </w:t>
      </w:r>
      <w:r w:rsidR="00701D80" w:rsidRPr="00006444">
        <w:t xml:space="preserve">y a lieu de croire qu’une part importante de </w:t>
      </w:r>
      <w:r w:rsidR="00242735" w:rsidRPr="00006444">
        <w:t xml:space="preserve">nos </w:t>
      </w:r>
      <w:r w:rsidR="00CA4615">
        <w:t>étudiantes et étudiants</w:t>
      </w:r>
      <w:r w:rsidR="008D54C3">
        <w:t xml:space="preserve"> </w:t>
      </w:r>
      <w:r w:rsidR="00701D80" w:rsidRPr="00006444">
        <w:t>peine à exploiter efficacement la littérature scientifique et disciplinaire</w:t>
      </w:r>
      <w:r w:rsidR="00901A25">
        <w:t>.</w:t>
      </w:r>
    </w:p>
    <w:p w14:paraId="47DA444B" w14:textId="7721023F" w:rsidR="00070DEC" w:rsidRPr="00070DEC" w:rsidRDefault="00070DEC" w:rsidP="008338DD">
      <w:pPr>
        <w:spacing w:before="0" w:after="0" w:line="240" w:lineRule="auto"/>
      </w:pPr>
      <w:r w:rsidRPr="00070DEC">
        <w:t xml:space="preserve">Par ailleurs, à distance, le nombre de </w:t>
      </w:r>
      <w:r w:rsidR="008338DD" w:rsidRPr="00070DEC">
        <w:t>tâches</w:t>
      </w:r>
      <w:r w:rsidRPr="00070DEC">
        <w:t xml:space="preserve"> demandées au corps étudiant en dehors de la </w:t>
      </w:r>
      <w:r w:rsidR="008338DD" w:rsidRPr="00070DEC">
        <w:t>séance</w:t>
      </w:r>
      <w:r w:rsidRPr="00070DEC">
        <w:t xml:space="preserve"> de cours est souvent plus </w:t>
      </w:r>
      <w:r w:rsidR="008338DD" w:rsidRPr="00070DEC">
        <w:t>élevé</w:t>
      </w:r>
      <w:r w:rsidRPr="00070DEC">
        <w:t xml:space="preserve">́, incluant les lectures. Il est donc recommandé de porter attention </w:t>
      </w:r>
      <w:proofErr w:type="spellStart"/>
      <w:r w:rsidRPr="00070DEC">
        <w:t>a</w:t>
      </w:r>
      <w:proofErr w:type="spellEnd"/>
      <w:r w:rsidRPr="00070DEC">
        <w:t xml:space="preserve">̀ cette situation afin de ne pas inonder les étudiantes et étudiants et </w:t>
      </w:r>
      <w:r w:rsidR="008338DD" w:rsidRPr="00070DEC">
        <w:t>créer</w:t>
      </w:r>
      <w:r w:rsidRPr="00070DEC">
        <w:t xml:space="preserve"> ainsi un sentiment de </w:t>
      </w:r>
      <w:r w:rsidR="008338DD" w:rsidRPr="00070DEC">
        <w:t>dépassement</w:t>
      </w:r>
      <w:r w:rsidRPr="00070DEC">
        <w:t xml:space="preserve"> et d’</w:t>
      </w:r>
      <w:r w:rsidR="008338DD" w:rsidRPr="00070DEC">
        <w:t>anxiété</w:t>
      </w:r>
      <w:r w:rsidRPr="00070DEC">
        <w:t>́.</w:t>
      </w:r>
    </w:p>
    <w:p w14:paraId="629C08AE" w14:textId="496D5DF7" w:rsidR="00891526" w:rsidRPr="00006444" w:rsidRDefault="00891526" w:rsidP="008338DD">
      <w:r>
        <w:t>En bref, il</w:t>
      </w:r>
      <w:r w:rsidRPr="00006444">
        <w:t xml:space="preserve"> importe d’</w:t>
      </w:r>
      <w:r w:rsidRPr="00B4632F">
        <w:rPr>
          <w:b/>
        </w:rPr>
        <w:t>enseigner aux étudiantes et étudiants comment lire les textes et d’encadrer cette activité y compris lorsqu’elle a lieu en dehors de la séance de cours</w:t>
      </w:r>
      <w:r w:rsidRPr="00006444">
        <w:t xml:space="preserve">. </w:t>
      </w:r>
    </w:p>
    <w:p w14:paraId="58459B95" w14:textId="77777777" w:rsidR="004D48F8" w:rsidRDefault="004D48F8">
      <w:pPr>
        <w:spacing w:before="0" w:after="0" w:line="240" w:lineRule="auto"/>
        <w:jc w:val="left"/>
        <w:rPr>
          <w:rFonts w:eastAsiaTheme="majorEastAsia" w:cstheme="majorBidi"/>
          <w:color w:val="404040" w:themeColor="text1" w:themeTint="BF"/>
          <w:sz w:val="28"/>
          <w:szCs w:val="32"/>
        </w:rPr>
      </w:pPr>
      <w:r>
        <w:br w:type="page"/>
      </w:r>
    </w:p>
    <w:p w14:paraId="149AA42A" w14:textId="5D9FD89B" w:rsidR="00DB62A3" w:rsidRPr="00D301C9" w:rsidRDefault="00DB62A3">
      <w:pPr>
        <w:pStyle w:val="Titre1"/>
      </w:pPr>
      <w:bookmarkStart w:id="2" w:name="_Toc63239437"/>
      <w:r w:rsidRPr="00D301C9">
        <w:lastRenderedPageBreak/>
        <w:t>Buts (intentions) du document</w:t>
      </w:r>
      <w:bookmarkEnd w:id="2"/>
    </w:p>
    <w:p w14:paraId="73A17A3D" w14:textId="1D90C96D" w:rsidR="00CD6A73" w:rsidRPr="008333D5" w:rsidRDefault="005C7DBB">
      <w:pPr>
        <w:rPr>
          <w:szCs w:val="22"/>
        </w:rPr>
      </w:pPr>
      <w:r>
        <w:t xml:space="preserve">Notre </w:t>
      </w:r>
      <w:r w:rsidR="00557651" w:rsidRPr="008333D5">
        <w:t>intention</w:t>
      </w:r>
      <w:r>
        <w:t>, par</w:t>
      </w:r>
      <w:r w:rsidR="00557651" w:rsidRPr="008333D5">
        <w:t xml:space="preserve"> </w:t>
      </w:r>
      <w:r w:rsidR="00544015" w:rsidRPr="008333D5">
        <w:t>ce document</w:t>
      </w:r>
      <w:r>
        <w:t>,</w:t>
      </w:r>
      <w:r w:rsidR="00557651" w:rsidRPr="008333D5">
        <w:t xml:space="preserve"> </w:t>
      </w:r>
      <w:r w:rsidR="00544015" w:rsidRPr="008333D5">
        <w:t xml:space="preserve">est de vous </w:t>
      </w:r>
      <w:r w:rsidR="00D22975" w:rsidRPr="008333D5">
        <w:t xml:space="preserve">proposer des stratégies de lecture à faire appliquer par vos </w:t>
      </w:r>
      <w:r w:rsidR="00D22975" w:rsidRPr="008333D5" w:rsidDel="00AE403E">
        <w:t>étudiantes</w:t>
      </w:r>
      <w:r w:rsidR="000A3C94" w:rsidRPr="008333D5" w:rsidDel="00AE403E">
        <w:t xml:space="preserve"> </w:t>
      </w:r>
      <w:r w:rsidR="00CA4615">
        <w:t>et étudiants</w:t>
      </w:r>
      <w:r w:rsidR="0047147C">
        <w:t xml:space="preserve"> afin</w:t>
      </w:r>
      <w:r w:rsidR="000A3C94" w:rsidRPr="008333D5">
        <w:t xml:space="preserve"> </w:t>
      </w:r>
      <w:r w:rsidR="00D84EA7" w:rsidRPr="008333D5">
        <w:t xml:space="preserve">de </w:t>
      </w:r>
      <w:r w:rsidR="000A3C94" w:rsidRPr="008333D5">
        <w:t xml:space="preserve">mieux les encadrer lors </w:t>
      </w:r>
      <w:r w:rsidR="00D84EA7" w:rsidRPr="008333D5">
        <w:t>des</w:t>
      </w:r>
      <w:r w:rsidR="000A3C94" w:rsidRPr="008333D5">
        <w:t xml:space="preserve"> activités de lecture</w:t>
      </w:r>
      <w:r w:rsidR="00D22975" w:rsidRPr="008333D5">
        <w:t>.</w:t>
      </w:r>
    </w:p>
    <w:p w14:paraId="1B5E0B7E" w14:textId="60878B6D" w:rsidR="00544015" w:rsidRPr="008333D5" w:rsidRDefault="00544015" w:rsidP="00CB330C">
      <w:r w:rsidRPr="008333D5">
        <w:t>Plus particulièrement, il s’agit :</w:t>
      </w:r>
    </w:p>
    <w:p w14:paraId="453B1F4F" w14:textId="20EBB14B" w:rsidR="008F521B" w:rsidRPr="008333D5" w:rsidRDefault="008F521B" w:rsidP="001837CE">
      <w:pPr>
        <w:pStyle w:val="Paragraphedeliste"/>
        <w:numPr>
          <w:ilvl w:val="0"/>
          <w:numId w:val="1"/>
        </w:numPr>
      </w:pPr>
      <w:proofErr w:type="gramStart"/>
      <w:r w:rsidRPr="008333D5">
        <w:t>d</w:t>
      </w:r>
      <w:r w:rsidRPr="00F809D9">
        <w:t>e</w:t>
      </w:r>
      <w:proofErr w:type="gramEnd"/>
      <w:r w:rsidRPr="00F809D9">
        <w:t xml:space="preserve"> favoriser un meilleur encadrement des lectures à faire par les </w:t>
      </w:r>
      <w:r w:rsidR="00CA4615">
        <w:t>étudiantes et étudiants</w:t>
      </w:r>
      <w:r w:rsidRPr="00F809D9">
        <w:t>, à distance.</w:t>
      </w:r>
    </w:p>
    <w:p w14:paraId="01EBA5A3" w14:textId="13E48350" w:rsidR="00544015" w:rsidRPr="008333D5" w:rsidRDefault="00CD6A73" w:rsidP="001837CE">
      <w:pPr>
        <w:pStyle w:val="Paragraphedeliste"/>
        <w:numPr>
          <w:ilvl w:val="0"/>
          <w:numId w:val="1"/>
        </w:numPr>
      </w:pPr>
      <w:proofErr w:type="gramStart"/>
      <w:r w:rsidRPr="008333D5">
        <w:t>d’</w:t>
      </w:r>
      <w:r w:rsidR="00544015" w:rsidRPr="008333D5">
        <w:t>aider</w:t>
      </w:r>
      <w:proofErr w:type="gramEnd"/>
      <w:r w:rsidR="00544015" w:rsidRPr="008333D5">
        <w:t xml:space="preserve"> les </w:t>
      </w:r>
      <w:r w:rsidR="00544015" w:rsidRPr="008333D5" w:rsidDel="00445708">
        <w:t xml:space="preserve">étudiantes et </w:t>
      </w:r>
      <w:r w:rsidR="00CA4615">
        <w:t>étudiants</w:t>
      </w:r>
      <w:r w:rsidR="00544015" w:rsidRPr="008333D5">
        <w:t xml:space="preserve"> à développer leurs habiletés de lecture, de façon générale et dans leur domaine spécifique d’études</w:t>
      </w:r>
      <w:r w:rsidR="00D74FD1">
        <w:t> </w:t>
      </w:r>
      <w:r w:rsidR="00544015" w:rsidRPr="008333D5">
        <w:t>;</w:t>
      </w:r>
    </w:p>
    <w:p w14:paraId="363CD6AF" w14:textId="15830369" w:rsidR="00A65A3A" w:rsidRPr="00F809D9" w:rsidRDefault="00CD6A73" w:rsidP="001837CE">
      <w:pPr>
        <w:pStyle w:val="Paragraphedeliste"/>
        <w:numPr>
          <w:ilvl w:val="0"/>
          <w:numId w:val="1"/>
        </w:numPr>
      </w:pPr>
      <w:proofErr w:type="gramStart"/>
      <w:r w:rsidRPr="008333D5">
        <w:t>de</w:t>
      </w:r>
      <w:proofErr w:type="gramEnd"/>
      <w:r w:rsidRPr="008333D5">
        <w:t xml:space="preserve"> vous </w:t>
      </w:r>
      <w:r w:rsidR="00544015" w:rsidRPr="008333D5">
        <w:t xml:space="preserve">outiller à enseigner aux </w:t>
      </w:r>
      <w:r w:rsidR="00CA4615">
        <w:t>étudiantes et étudiants</w:t>
      </w:r>
      <w:r w:rsidR="00544015" w:rsidRPr="008333D5">
        <w:t xml:space="preserve"> comment lire des textes propre</w:t>
      </w:r>
      <w:r w:rsidR="00AF20F5">
        <w:t>s</w:t>
      </w:r>
      <w:r w:rsidR="00544015" w:rsidRPr="008333D5">
        <w:t xml:space="preserve"> à leur domaine d’études</w:t>
      </w:r>
      <w:r w:rsidR="00544015" w:rsidRPr="00F809D9">
        <w:t>.</w:t>
      </w:r>
    </w:p>
    <w:p w14:paraId="6C2677DF" w14:textId="5E738AE5" w:rsidR="008338CA" w:rsidRPr="000A0177" w:rsidRDefault="000A0177" w:rsidP="00937926">
      <w:pPr>
        <w:pStyle w:val="Titre1"/>
      </w:pPr>
      <w:bookmarkStart w:id="3" w:name="_Toc63239438"/>
      <w:r w:rsidRPr="000A0177">
        <w:t>Les types</w:t>
      </w:r>
      <w:r w:rsidR="008338CA" w:rsidRPr="000A0177">
        <w:t xml:space="preserve"> de littératie</w:t>
      </w:r>
      <w:bookmarkEnd w:id="3"/>
    </w:p>
    <w:p w14:paraId="22549DF3" w14:textId="707EA7FD" w:rsidR="00EE5F57" w:rsidRPr="008333D5" w:rsidRDefault="00EE5F57" w:rsidP="0096497F">
      <w:r w:rsidRPr="008333D5">
        <w:t xml:space="preserve">Pour comprendre la nécessité de développer les aptitudes en lecture de nos </w:t>
      </w:r>
      <w:r w:rsidR="00CA4615">
        <w:rPr>
          <w:szCs w:val="22"/>
        </w:rPr>
        <w:t>étudiantes</w:t>
      </w:r>
      <w:r w:rsidR="00CA4615">
        <w:t xml:space="preserve"> et étudiants</w:t>
      </w:r>
      <w:r w:rsidRPr="008333D5">
        <w:t>, il faut d’abord se rappeler que tous les textes n’exigent pas les mêmes habiletés : une lettre d’opinion d’un quotidien national ne s’analyse pas comme un chapitre de manuel de référence ou un article scientifique</w:t>
      </w:r>
      <w:r w:rsidRPr="008333D5">
        <w:rPr>
          <w:szCs w:val="22"/>
        </w:rPr>
        <w:t>.</w:t>
      </w:r>
      <w:r w:rsidRPr="008333D5">
        <w:t xml:space="preserve"> Pour illustrer cela, on peut se référer au modèle de </w:t>
      </w:r>
      <w:proofErr w:type="spellStart"/>
      <w:r w:rsidRPr="008333D5">
        <w:t>Shanahan</w:t>
      </w:r>
      <w:proofErr w:type="spellEnd"/>
      <w:r w:rsidRPr="008333D5">
        <w:t xml:space="preserve"> et </w:t>
      </w:r>
      <w:proofErr w:type="spellStart"/>
      <w:r w:rsidRPr="008333D5">
        <w:t>Shanahan</w:t>
      </w:r>
      <w:proofErr w:type="spellEnd"/>
      <w:r w:rsidRPr="008333D5">
        <w:t xml:space="preserve"> </w:t>
      </w:r>
      <w:r w:rsidRPr="008333D5">
        <w:fldChar w:fldCharType="begin"/>
      </w:r>
      <w:r w:rsidRPr="008333D5">
        <w:instrText xml:space="preserve"> ADDIN ZOTERO_ITEM CSL_CITATION {"citationID":"qlt06y2t","properties":{"formattedCitation":"(2008)","plainCitation":"(2008)","noteIndex":0},"citationItems":[{"id":14976,"uris":["http://zotero.org/groups/1253352/items/9SWU8BDB"],"uri":["http://zotero.org/groups/1253352/items/9SWU8BDB"],"itemData":{"id":14976,"type":"article-journal","abstract":"In this article, Timothy and Cynthia Shanahan argue that \"disciplinary literacy\" — advanced literacy instruction embedded within content-area classes such as math, science, and social studies — should be a focus of middle and secondary school settings. Moving beyond the oft-cited \"every teacher a teacher of reading\" philosophy that has historically frustrated secondary content-area teachers, the Shanahans present data collected during the first two years of a study on disciplinary literacy that reveal how content experts and secondary content teachers read disciplinary texts, make use of comprehension strategies, and subsequently teach those strategies to adolescent readers. Preliminary findings suggest that experts from math, chemistry, and history read their respective texts quite differently; consequently, both the content-area experts and secondary teachers in this study recommend different comprehension strategies for work with adolescents. This study not only has implications for which comprehension strategies might best fit particular disciplinary reading tasks, but also suggests how students may be best prepared for the reading, writing, and thinking required by advanced disciplinary coursework.","container-title":"Harvard Educational Review","DOI":"10/gcmb98","ISSN":"0017-8055","issue":"1","journalAbbreviation":"Harvard Educational Review","page":"40-59","source":"Silverchair","title":"Teaching Disciplinary Literacy to Adolescents: Rethinking Content- Area Literacy","title-short":"Teaching Disciplinary Literacy to Adolescents","volume":"78","author":[{"family":"Shanahan","given":"Timothy"},{"family":"Shanahan","given":"Cynthia"}],"issued":{"date-parts":[["2008",9,9]]}},"suppress-author":true}],"schema":"https://github.com/citation-style-language/schema/raw/master/csl-citation.json"} </w:instrText>
      </w:r>
      <w:r w:rsidRPr="008333D5">
        <w:fldChar w:fldCharType="separate"/>
      </w:r>
      <w:r w:rsidRPr="008333D5">
        <w:rPr>
          <w:noProof/>
        </w:rPr>
        <w:t>(2008)</w:t>
      </w:r>
      <w:r w:rsidRPr="008333D5">
        <w:fldChar w:fldCharType="end"/>
      </w:r>
      <w:r w:rsidRPr="008333D5">
        <w:t xml:space="preserve"> qui décompose l’enseignement de la littératie en trois phases</w:t>
      </w:r>
      <w:r w:rsidR="00D74FD1">
        <w:t> </w:t>
      </w:r>
      <w:r w:rsidRPr="008333D5">
        <w:t>:</w:t>
      </w:r>
    </w:p>
    <w:p w14:paraId="233C49AC" w14:textId="45FF90EB" w:rsidR="00EE5F57" w:rsidRPr="008333D5" w:rsidRDefault="00EE5F57" w:rsidP="001837CE">
      <w:pPr>
        <w:pStyle w:val="Paragraphedeliste"/>
        <w:numPr>
          <w:ilvl w:val="0"/>
          <w:numId w:val="2"/>
        </w:numPr>
      </w:pPr>
      <w:proofErr w:type="gramStart"/>
      <w:r w:rsidRPr="008333D5">
        <w:t>la</w:t>
      </w:r>
      <w:proofErr w:type="gramEnd"/>
      <w:r w:rsidRPr="008333D5">
        <w:t xml:space="preserve"> littératie de base relative à des habiletés telles que le décodage et la connaissance de mots et qui sous-tendent la plupart des tâches de lecture</w:t>
      </w:r>
      <w:r w:rsidR="00D74FD1">
        <w:t> </w:t>
      </w:r>
      <w:r w:rsidR="00FA75BF">
        <w:t>;</w:t>
      </w:r>
    </w:p>
    <w:p w14:paraId="5AE30F85" w14:textId="36CD18DD" w:rsidR="00EE5F57" w:rsidRPr="008333D5" w:rsidRDefault="00EE5F57" w:rsidP="001837CE">
      <w:pPr>
        <w:pStyle w:val="Paragraphedeliste"/>
        <w:numPr>
          <w:ilvl w:val="0"/>
          <w:numId w:val="2"/>
        </w:numPr>
      </w:pPr>
      <w:proofErr w:type="gramStart"/>
      <w:r w:rsidRPr="008333D5">
        <w:t>la</w:t>
      </w:r>
      <w:proofErr w:type="gramEnd"/>
      <w:r w:rsidRPr="008333D5">
        <w:t xml:space="preserve"> littératie intermédiaire qui inclut les habiletés communes à un grand nombre de tâches, y compris des stratégies génériques de compréhension de texte et du sens des mots, ainsi qu’une fluidité de base</w:t>
      </w:r>
      <w:r w:rsidR="00D74FD1">
        <w:t> </w:t>
      </w:r>
      <w:r w:rsidRPr="008333D5">
        <w:t>;</w:t>
      </w:r>
    </w:p>
    <w:p w14:paraId="53D73875" w14:textId="78675285" w:rsidR="00EE5F57" w:rsidRPr="008333D5" w:rsidRDefault="00EE5F57" w:rsidP="001837CE">
      <w:pPr>
        <w:pStyle w:val="Paragraphedeliste"/>
        <w:numPr>
          <w:ilvl w:val="0"/>
          <w:numId w:val="2"/>
        </w:numPr>
      </w:pPr>
      <w:proofErr w:type="gramStart"/>
      <w:r w:rsidRPr="008333D5">
        <w:t>la</w:t>
      </w:r>
      <w:proofErr w:type="gramEnd"/>
      <w:r w:rsidRPr="008333D5">
        <w:t xml:space="preserve"> littératie disciplinaire, c’est-à-dire la littératie spécialisée en histoire, en sciences, en mathématiques, en littérature ou autres.</w:t>
      </w:r>
    </w:p>
    <w:p w14:paraId="029DC3DD" w14:textId="130A0F4F" w:rsidR="00EE5F57" w:rsidRPr="008333D5" w:rsidRDefault="00EE5F57" w:rsidP="00276451">
      <w:r w:rsidRPr="008333D5">
        <w:t>Or, il ressort de ces derniers travaux que les expertes et experts en mathématiques, en chimie, en histoire, etc. lisent leurs textes respectifs de manière sensiblement différente.</w:t>
      </w:r>
    </w:p>
    <w:p w14:paraId="30644D53" w14:textId="3AD8B41F" w:rsidR="00182E32" w:rsidRPr="00FB7C6B" w:rsidRDefault="008333D5" w:rsidP="0049270D">
      <w:r>
        <w:br w:type="page"/>
      </w:r>
    </w:p>
    <w:p w14:paraId="6A016DC1" w14:textId="217602BE" w:rsidR="00594C03" w:rsidRPr="00732623" w:rsidRDefault="00B74213" w:rsidP="00CB330C">
      <w:pPr>
        <w:pStyle w:val="Titre1"/>
      </w:pPr>
      <w:bookmarkStart w:id="4" w:name="_Toc63239439"/>
      <w:r w:rsidRPr="00B1503C">
        <w:lastRenderedPageBreak/>
        <w:t xml:space="preserve">Et </w:t>
      </w:r>
      <w:r w:rsidR="0094147B" w:rsidRPr="00B1503C">
        <w:t>l</w:t>
      </w:r>
      <w:r w:rsidR="00EF5C47" w:rsidRPr="00B1503C">
        <w:t xml:space="preserve">a </w:t>
      </w:r>
      <w:r w:rsidR="00EF5C47" w:rsidRPr="00907270">
        <w:t>littératie</w:t>
      </w:r>
      <w:r w:rsidR="00EF5C47" w:rsidRPr="00640311">
        <w:t xml:space="preserve"> disciplinaire</w:t>
      </w:r>
      <w:r w:rsidR="00D74FD1">
        <w:t> </w:t>
      </w:r>
      <w:r w:rsidR="0094147B" w:rsidRPr="00640311">
        <w:t>?</w:t>
      </w:r>
      <w:bookmarkEnd w:id="4"/>
    </w:p>
    <w:p w14:paraId="53DC7581" w14:textId="4753F6FC" w:rsidR="00594C03" w:rsidRPr="00972CFE" w:rsidRDefault="00594C03" w:rsidP="0096497F">
      <w:pPr>
        <w:pStyle w:val="Titre2"/>
      </w:pPr>
      <w:bookmarkStart w:id="5" w:name="_Toc63239440"/>
      <w:r w:rsidRPr="0096497F">
        <w:t>Que doit posséder l’étudiant</w:t>
      </w:r>
      <w:r w:rsidR="00D74FD1" w:rsidRPr="0096497F">
        <w:t> </w:t>
      </w:r>
      <w:r w:rsidRPr="00972CFE">
        <w:t>?</w:t>
      </w:r>
      <w:bookmarkEnd w:id="5"/>
    </w:p>
    <w:p w14:paraId="4B94C163" w14:textId="17F9A8C9" w:rsidR="00594C03" w:rsidRDefault="00594C03" w:rsidP="00594C03">
      <w:r>
        <w:t xml:space="preserve">Pour être un lecteur </w:t>
      </w:r>
      <w:r w:rsidR="00887550">
        <w:t>compétent</w:t>
      </w:r>
      <w:r>
        <w:t xml:space="preserve"> dans plusieurs disciplines, il faut posséder des habil</w:t>
      </w:r>
      <w:r w:rsidR="00F50F48">
        <w:t>e</w:t>
      </w:r>
      <w:r>
        <w:t>tés, des connaissances et un raisonnement</w:t>
      </w:r>
      <w:r w:rsidR="00FA75BF">
        <w:t xml:space="preserve"> qui sont</w:t>
      </w:r>
      <w:r>
        <w:t xml:space="preserve"> propres à </w:t>
      </w:r>
      <w:r w:rsidR="00F74D6E">
        <w:t>ladite</w:t>
      </w:r>
      <w:r>
        <w:t xml:space="preserve"> discipline (Heller et </w:t>
      </w:r>
      <w:proofErr w:type="spellStart"/>
      <w:r>
        <w:t>Greenleaf</w:t>
      </w:r>
      <w:proofErr w:type="spellEnd"/>
      <w:r>
        <w:t>, 2007</w:t>
      </w:r>
      <w:r w:rsidR="00FA75BF">
        <w:t>,</w:t>
      </w:r>
      <w:r>
        <w:t xml:space="preserve"> cité dans Ouellet et al, 2016).</w:t>
      </w:r>
      <w:r w:rsidR="00C85AE9">
        <w:t xml:space="preserve"> Et tout cela doit être enseigné</w:t>
      </w:r>
      <w:r w:rsidR="003D793D">
        <w:t xml:space="preserve"> à vos étudiantes et étudiants</w:t>
      </w:r>
      <w:r w:rsidR="00C85AE9">
        <w:t>.</w:t>
      </w:r>
    </w:p>
    <w:p w14:paraId="24CBBF8B" w14:textId="57EDFCEE" w:rsidR="00594C03" w:rsidRDefault="00594C03" w:rsidP="0096497F">
      <w:pPr>
        <w:pStyle w:val="Titre2"/>
      </w:pPr>
      <w:bookmarkStart w:id="6" w:name="_Toc63239441"/>
      <w:r>
        <w:t xml:space="preserve">Les postures </w:t>
      </w:r>
      <w:proofErr w:type="spellStart"/>
      <w:r>
        <w:t>littéraciques</w:t>
      </w:r>
      <w:proofErr w:type="spellEnd"/>
      <w:r w:rsidR="00D74FD1">
        <w:t> </w:t>
      </w:r>
      <w:r>
        <w:t>?</w:t>
      </w:r>
      <w:bookmarkEnd w:id="6"/>
    </w:p>
    <w:p w14:paraId="37800366" w14:textId="6F06795A" w:rsidR="00594C03" w:rsidRDefault="00594C03" w:rsidP="0096497F">
      <w:r w:rsidRPr="00151C6D">
        <w:t xml:space="preserve">La </w:t>
      </w:r>
      <w:r w:rsidR="00FA75BF" w:rsidRPr="00151C6D">
        <w:t>littératie</w:t>
      </w:r>
      <w:r w:rsidRPr="00151C6D">
        <w:t xml:space="preserve"> disciplinaire </w:t>
      </w:r>
      <w:r w:rsidR="00FA75BF">
        <w:t>suppose</w:t>
      </w:r>
      <w:r w:rsidR="00FA75BF" w:rsidRPr="00151C6D">
        <w:t xml:space="preserve"> </w:t>
      </w:r>
      <w:r w:rsidRPr="00151C6D">
        <w:t>que la lecture et l’</w:t>
      </w:r>
      <w:r w:rsidR="00FA75BF" w:rsidRPr="00151C6D">
        <w:t>écriture</w:t>
      </w:r>
      <w:r w:rsidRPr="00151C6D">
        <w:t xml:space="preserve"> soient </w:t>
      </w:r>
      <w:r w:rsidR="00FA75BF">
        <w:t>abordées différemment en fonction des</w:t>
      </w:r>
      <w:r w:rsidRPr="00151C6D">
        <w:t xml:space="preserve"> contextes et</w:t>
      </w:r>
      <w:r w:rsidR="00207682">
        <w:t xml:space="preserve">, par conséquent, </w:t>
      </w:r>
      <w:r w:rsidR="00DD0E49">
        <w:t>il convient que vos</w:t>
      </w:r>
      <w:r w:rsidRPr="00151C6D">
        <w:t xml:space="preserve"> </w:t>
      </w:r>
      <w:r w:rsidR="00CA4615">
        <w:t>étudiantes et étudiants</w:t>
      </w:r>
      <w:r w:rsidR="00FA75BF">
        <w:t xml:space="preserve"> </w:t>
      </w:r>
      <w:r w:rsidRPr="00151C6D">
        <w:t>deviennent</w:t>
      </w:r>
      <w:r w:rsidR="001D474F">
        <w:t xml:space="preserve"> </w:t>
      </w:r>
      <w:r w:rsidR="00207682">
        <w:t xml:space="preserve">des </w:t>
      </w:r>
      <w:r w:rsidR="00FA75BF">
        <w:t xml:space="preserve">lectrices et </w:t>
      </w:r>
      <w:r w:rsidR="00207682">
        <w:t xml:space="preserve">lecteurs </w:t>
      </w:r>
      <w:r w:rsidR="00DD0E49">
        <w:t xml:space="preserve">en mesure de </w:t>
      </w:r>
      <w:r w:rsidR="00207682">
        <w:t>s’adapt</w:t>
      </w:r>
      <w:r w:rsidR="00DD0E49">
        <w:t>er</w:t>
      </w:r>
      <w:r w:rsidR="00207682">
        <w:t xml:space="preserve"> à </w:t>
      </w:r>
      <w:r w:rsidR="00DD0E49">
        <w:t>ces</w:t>
      </w:r>
      <w:r w:rsidR="00207682">
        <w:t xml:space="preserve"> différents</w:t>
      </w:r>
      <w:r>
        <w:t xml:space="preserve"> contextes (</w:t>
      </w:r>
      <w:r w:rsidRPr="00151C6D">
        <w:t>Gee</w:t>
      </w:r>
      <w:r>
        <w:t xml:space="preserve">, </w:t>
      </w:r>
      <w:r w:rsidRPr="00151C6D">
        <w:t>2000</w:t>
      </w:r>
      <w:r w:rsidR="00F35F17">
        <w:t xml:space="preserve">, </w:t>
      </w:r>
      <w:r>
        <w:t>cité dans Ouellet et al, 2016). Ainsi</w:t>
      </w:r>
      <w:r w:rsidR="00FA75BF">
        <w:t>,</w:t>
      </w:r>
      <w:r>
        <w:t xml:space="preserve"> </w:t>
      </w:r>
      <w:r w:rsidR="00FA75BF">
        <w:t xml:space="preserve">l’étudiante ou </w:t>
      </w:r>
      <w:r>
        <w:t xml:space="preserve">l’étudiant adoptera des postures </w:t>
      </w:r>
      <w:proofErr w:type="spellStart"/>
      <w:r>
        <w:t>littéraciques</w:t>
      </w:r>
      <w:proofErr w:type="spellEnd"/>
      <w:r>
        <w:t xml:space="preserve"> différentes </w:t>
      </w:r>
      <w:r w:rsidR="00FA75BF">
        <w:t>selon</w:t>
      </w:r>
      <w:r>
        <w:t xml:space="preserve"> </w:t>
      </w:r>
      <w:r w:rsidR="00FA75BF">
        <w:t>qu’on lui demande de</w:t>
      </w:r>
      <w:r>
        <w:t xml:space="preserve"> traiter un texte littéraire, un article de biologie ou </w:t>
      </w:r>
      <w:r w:rsidR="00FA75BF">
        <w:t xml:space="preserve">encore </w:t>
      </w:r>
      <w:r>
        <w:t>un manuel de physique.</w:t>
      </w:r>
      <w:r w:rsidRPr="00151C6D">
        <w:t xml:space="preserve"> </w:t>
      </w:r>
    </w:p>
    <w:p w14:paraId="450F39F8" w14:textId="77777777" w:rsidR="00594C03" w:rsidRDefault="00594C03" w:rsidP="00992C18">
      <w:pPr>
        <w:pStyle w:val="Titre2"/>
      </w:pPr>
      <w:bookmarkStart w:id="7" w:name="_Toc63239442"/>
      <w:r>
        <w:t>Enseigner et acquérir la littératie disciplinaire</w:t>
      </w:r>
      <w:bookmarkEnd w:id="7"/>
    </w:p>
    <w:p w14:paraId="742FB7BB" w14:textId="32E0816D" w:rsidR="00594C03" w:rsidRPr="00AB099E" w:rsidRDefault="00594C03" w:rsidP="0096497F">
      <w:r w:rsidRPr="00AB099E">
        <w:t xml:space="preserve">Chaque discipline implique une </w:t>
      </w:r>
      <w:r w:rsidR="0048127E" w:rsidRPr="00AB099E">
        <w:t>façon</w:t>
      </w:r>
      <w:r w:rsidRPr="00AB099E">
        <w:t xml:space="preserve"> originale de penser, de discuter et d’</w:t>
      </w:r>
      <w:r w:rsidR="00934042" w:rsidRPr="00AB099E">
        <w:t>écrire</w:t>
      </w:r>
      <w:r w:rsidR="007B0881">
        <w:t xml:space="preserve">. </w:t>
      </w:r>
      <w:r>
        <w:t>À</w:t>
      </w:r>
      <w:r w:rsidRPr="002E3948">
        <w:t xml:space="preserve"> chacune se rattache un genre de discours oral et écrit qui la distingue </w:t>
      </w:r>
      <w:r w:rsidRPr="00AB099E">
        <w:t>(</w:t>
      </w:r>
      <w:proofErr w:type="spellStart"/>
      <w:r w:rsidRPr="00AB099E">
        <w:t>Beacco</w:t>
      </w:r>
      <w:proofErr w:type="spellEnd"/>
      <w:r w:rsidRPr="00AB099E">
        <w:t>, Coste, Van de Ven et Vollmer, 2010</w:t>
      </w:r>
      <w:r w:rsidR="00ED15D4">
        <w:t>,</w:t>
      </w:r>
      <w:r>
        <w:t xml:space="preserve"> cité dans Ouellet et al, 2016</w:t>
      </w:r>
      <w:r w:rsidRPr="00AB099E">
        <w:t>)</w:t>
      </w:r>
      <w:r>
        <w:t>.</w:t>
      </w:r>
      <w:r w:rsidRPr="00AB099E">
        <w:t xml:space="preserve"> </w:t>
      </w:r>
    </w:p>
    <w:p w14:paraId="65A87C90" w14:textId="77777777" w:rsidR="00594C03" w:rsidRDefault="00594C03" w:rsidP="0096497F">
      <w:r w:rsidRPr="00AB099E">
        <w:t xml:space="preserve">Une des façons d’enseigner la </w:t>
      </w:r>
      <w:r>
        <w:t xml:space="preserve">littératie d’une discipline </w:t>
      </w:r>
      <w:r w:rsidRPr="00AB099E">
        <w:t xml:space="preserve">consiste </w:t>
      </w:r>
      <w:proofErr w:type="spellStart"/>
      <w:r w:rsidRPr="00AB099E">
        <w:t>a</w:t>
      </w:r>
      <w:proofErr w:type="spellEnd"/>
      <w:r w:rsidRPr="00AB099E">
        <w:t>̀ utiliser des types de discours qui caractérisent</w:t>
      </w:r>
      <w:r>
        <w:t xml:space="preserve"> cette dernière, l</w:t>
      </w:r>
      <w:r w:rsidRPr="002E3948">
        <w:t xml:space="preserve">es enseignants </w:t>
      </w:r>
      <w:r>
        <w:t xml:space="preserve">étant les mieux placés pour illustrer d’exemples le savoir lire (et écrire) de cette </w:t>
      </w:r>
      <w:r w:rsidRPr="002E3948">
        <w:t xml:space="preserve">discipline </w:t>
      </w:r>
      <w:r>
        <w:t>(Ouellet et al, 2016</w:t>
      </w:r>
      <w:r w:rsidRPr="00AB099E">
        <w:t>)</w:t>
      </w:r>
      <w:r>
        <w:t>.</w:t>
      </w:r>
      <w:r w:rsidRPr="00AB099E">
        <w:t xml:space="preserve"> </w:t>
      </w:r>
    </w:p>
    <w:p w14:paraId="0BBF956E" w14:textId="7FC1C9DD" w:rsidR="00594C03" w:rsidRDefault="00594C03" w:rsidP="0096497F">
      <w:r>
        <w:t xml:space="preserve">Lors de la planification des cours, </w:t>
      </w:r>
      <w:r w:rsidRPr="002F3C08">
        <w:t>la nature des textes disciplinaires</w:t>
      </w:r>
      <w:r>
        <w:t xml:space="preserve"> devrait être prise en considération afin de développer chez </w:t>
      </w:r>
      <w:r w:rsidR="00FA75BF">
        <w:t xml:space="preserve">les étudiantes et </w:t>
      </w:r>
      <w:r>
        <w:t>étudiant</w:t>
      </w:r>
      <w:r w:rsidR="00FA75BF">
        <w:t>s</w:t>
      </w:r>
      <w:r>
        <w:t xml:space="preserve"> </w:t>
      </w:r>
      <w:r w:rsidRPr="002F3C08">
        <w:t>de</w:t>
      </w:r>
      <w:r>
        <w:t>s</w:t>
      </w:r>
      <w:r w:rsidRPr="002F3C08">
        <w:t xml:space="preserve"> stratégies de lecture</w:t>
      </w:r>
      <w:r>
        <w:t xml:space="preserve"> qui lui permettront de comprendre le texte. </w:t>
      </w:r>
      <w:r w:rsidRPr="002F3C08">
        <w:t xml:space="preserve">De plus, </w:t>
      </w:r>
      <w:r w:rsidR="00FA75BF">
        <w:t>il est souvent recommandé</w:t>
      </w:r>
      <w:r w:rsidRPr="002F3C08">
        <w:t xml:space="preserve"> de présenter</w:t>
      </w:r>
      <w:r w:rsidR="006C140D">
        <w:t xml:space="preserve"> </w:t>
      </w:r>
      <w:r w:rsidRPr="002F3C08">
        <w:t xml:space="preserve">des textes disciplinaires authentiques, de manière à enseigner les raisonnements </w:t>
      </w:r>
      <w:r w:rsidR="00356CF1">
        <w:t>et</w:t>
      </w:r>
      <w:r w:rsidRPr="002F3C08">
        <w:t xml:space="preserve"> les modes d’interprétation </w:t>
      </w:r>
      <w:r w:rsidR="006C140D">
        <w:t xml:space="preserve">auxquels </w:t>
      </w:r>
      <w:r w:rsidR="00FA75BF">
        <w:t>on a recour</w:t>
      </w:r>
      <w:r w:rsidR="00F35F17">
        <w:t>s</w:t>
      </w:r>
      <w:r w:rsidR="00FA75BF">
        <w:t xml:space="preserve"> en contexte de </w:t>
      </w:r>
      <w:r w:rsidR="006C140D">
        <w:t xml:space="preserve">recherche ou de </w:t>
      </w:r>
      <w:r w:rsidR="00FA75BF">
        <w:t>travail</w:t>
      </w:r>
      <w:r>
        <w:t xml:space="preserve"> (</w:t>
      </w:r>
      <w:proofErr w:type="spellStart"/>
      <w:r w:rsidRPr="002F3C08">
        <w:t>Jetton</w:t>
      </w:r>
      <w:proofErr w:type="spellEnd"/>
      <w:r w:rsidRPr="002F3C08">
        <w:t xml:space="preserve"> et Lee</w:t>
      </w:r>
      <w:r>
        <w:t xml:space="preserve">, </w:t>
      </w:r>
      <w:r w:rsidRPr="002F3C08">
        <w:t>2012</w:t>
      </w:r>
      <w:r w:rsidR="002526DA">
        <w:t>,</w:t>
      </w:r>
      <w:r>
        <w:t xml:space="preserve"> cités dans Ouellet et al 2016</w:t>
      </w:r>
      <w:r w:rsidRPr="002F3C08">
        <w:t>)</w:t>
      </w:r>
      <w:r>
        <w:t>.</w:t>
      </w:r>
    </w:p>
    <w:p w14:paraId="4FD44CC4" w14:textId="7E583F14" w:rsidR="00594C03" w:rsidRDefault="00594C03" w:rsidP="00340741">
      <w:pPr>
        <w:pStyle w:val="Titre2"/>
      </w:pPr>
      <w:bookmarkStart w:id="8" w:name="_Toc63239443"/>
      <w:r>
        <w:t>Littératie générale ou disciplinaire</w:t>
      </w:r>
      <w:r w:rsidR="00D74FD1">
        <w:t> </w:t>
      </w:r>
      <w:r>
        <w:t>?</w:t>
      </w:r>
      <w:bookmarkEnd w:id="8"/>
    </w:p>
    <w:p w14:paraId="1E91D0B3" w14:textId="37D1CA0C" w:rsidR="00594C03" w:rsidRDefault="00594C03" w:rsidP="0096497F">
      <w:r>
        <w:t xml:space="preserve">Les stratégies de littératie générale, même si elles portent sur la compréhension d’un texte général, fonctionnent en tandem avec des stratégies plus </w:t>
      </w:r>
      <w:r w:rsidR="00785BAD">
        <w:t>spécifiques</w:t>
      </w:r>
      <w:r>
        <w:t xml:space="preserve"> aux </w:t>
      </w:r>
      <w:r w:rsidR="00785BAD">
        <w:t>disciplines</w:t>
      </w:r>
      <w:r>
        <w:t xml:space="preserve"> (Ouellet et al, 2016). Elles ont leur importance</w:t>
      </w:r>
      <w:r w:rsidR="00AF20F5">
        <w:t>,</w:t>
      </w:r>
      <w:r>
        <w:t xml:space="preserve"> car elles constituent un socle sur lequel l’étudiant pourra asseoir sa littératie disciplinaire.</w:t>
      </w:r>
    </w:p>
    <w:p w14:paraId="79BD625A" w14:textId="64087652" w:rsidR="00877166" w:rsidRDefault="00A57524">
      <w:r>
        <w:br w:type="page"/>
      </w:r>
    </w:p>
    <w:p w14:paraId="69BD7587" w14:textId="7816ADB6" w:rsidR="003D4993" w:rsidRDefault="00CD7B2C" w:rsidP="00FA75BF">
      <w:pPr>
        <w:pStyle w:val="Titre1"/>
      </w:pPr>
      <w:bookmarkStart w:id="9" w:name="_Toc63239444"/>
      <w:r>
        <w:lastRenderedPageBreak/>
        <w:t>Bien aligner les activités de lecture avec les objectifs</w:t>
      </w:r>
      <w:bookmarkEnd w:id="9"/>
    </w:p>
    <w:p w14:paraId="01EB74EA" w14:textId="09A04CD7" w:rsidR="00A3657F" w:rsidRPr="00A3657F" w:rsidRDefault="008A3FE9" w:rsidP="004D48F8">
      <w:r>
        <w:t xml:space="preserve">Tel que </w:t>
      </w:r>
      <w:proofErr w:type="spellStart"/>
      <w:r>
        <w:t>Bélec</w:t>
      </w:r>
      <w:proofErr w:type="spellEnd"/>
      <w:r>
        <w:t xml:space="preserve"> </w:t>
      </w:r>
      <w:r>
        <w:fldChar w:fldCharType="begin"/>
      </w:r>
      <w:r>
        <w:instrText xml:space="preserve"> ADDIN ZOTERO_ITEM CSL_CITATION {"citationID":"fEMM7q4V","properties":{"formattedCitation":"(2016)","plainCitation":"(2016)","noteIndex":0},"citationItems":[{"id":15693,"uris":["http://zotero.org/groups/1253352/items/X93F83JL"],"uri":["http://zotero.org/groups/1253352/items/X93F83JL"],"itemData":{"id":15693,"type":"article-journal","container-title":"Correspondance","issue":"4","title":"L’alignement pédagogique des lectures","URL":"https://correspo.ccdmd.qc.ca/index.php/document/lalignement-pedagogique-des-lectures/","volume":"22","author":[{"family":"Bélec","given":"Catherine"}],"issued":{"date-parts":[["2016"]]}},"suppress-author":true}],"schema":"https://github.com/citation-style-language/schema/raw/master/csl-citation.json"} </w:instrText>
      </w:r>
      <w:r>
        <w:fldChar w:fldCharType="separate"/>
      </w:r>
      <w:r>
        <w:rPr>
          <w:noProof/>
        </w:rPr>
        <w:t>(2016)</w:t>
      </w:r>
      <w:r>
        <w:fldChar w:fldCharType="end"/>
      </w:r>
      <w:r>
        <w:t xml:space="preserve"> le mentionne, il est important que les activités de lectures soient correctement «</w:t>
      </w:r>
      <w:r w:rsidR="00D74FD1">
        <w:t> </w:t>
      </w:r>
      <w:r>
        <w:t>alignées</w:t>
      </w:r>
      <w:r w:rsidR="00D74FD1">
        <w:t> </w:t>
      </w:r>
      <w:r>
        <w:t>» :</w:t>
      </w:r>
    </w:p>
    <w:p w14:paraId="3DBA5D82" w14:textId="77777777" w:rsidR="00587993" w:rsidRPr="00A52776" w:rsidRDefault="003C1CED" w:rsidP="004D48F8">
      <w:pPr>
        <w:pStyle w:val="Pucesgras"/>
        <w:rPr>
          <w:b w:val="0"/>
        </w:rPr>
      </w:pPr>
      <w:r w:rsidRPr="0096497F">
        <w:t xml:space="preserve">D’abord, </w:t>
      </w:r>
      <w:r w:rsidR="00B003AE" w:rsidRPr="0096497F">
        <w:t xml:space="preserve">établir </w:t>
      </w:r>
      <w:r w:rsidR="00936FA2" w:rsidRPr="0096497F">
        <w:t>le niveau des objectifs d’apprentissage</w:t>
      </w:r>
    </w:p>
    <w:p w14:paraId="392FE6B3" w14:textId="026B72C9" w:rsidR="002965BD" w:rsidRDefault="0056113C" w:rsidP="004D48F8">
      <w:r>
        <w:t>Évite</w:t>
      </w:r>
      <w:r w:rsidR="004A610D">
        <w:t xml:space="preserve">z </w:t>
      </w:r>
      <w:r>
        <w:t>de restreindre la lecture à</w:t>
      </w:r>
      <w:r w:rsidR="0092618E">
        <w:t xml:space="preserve"> des objectifs qui engagent des processus cognitifs </w:t>
      </w:r>
      <w:r w:rsidR="004A610D">
        <w:t>pe</w:t>
      </w:r>
      <w:r w:rsidR="003E76CE">
        <w:t xml:space="preserve">u élevés, faisant appel à </w:t>
      </w:r>
      <w:r w:rsidR="0092618E">
        <w:t xml:space="preserve">la </w:t>
      </w:r>
      <w:r w:rsidR="00976935">
        <w:t>restitution</w:t>
      </w:r>
      <w:r w:rsidR="0092618E">
        <w:t xml:space="preserve"> de connaissances</w:t>
      </w:r>
      <w:r w:rsidR="009173FC">
        <w:t xml:space="preserve">, de faits. </w:t>
      </w:r>
      <w:r w:rsidR="00CF391D">
        <w:t>Favorisez davantage des niveaux comme, p</w:t>
      </w:r>
      <w:r w:rsidR="00582BC2">
        <w:t>ar exemple</w:t>
      </w:r>
      <w:r w:rsidR="00CF391D">
        <w:t>,</w:t>
      </w:r>
      <w:r w:rsidR="00582BC2">
        <w:t> analyse</w:t>
      </w:r>
      <w:r w:rsidR="009710A5">
        <w:t>r</w:t>
      </w:r>
      <w:r w:rsidR="00582BC2">
        <w:t xml:space="preserve">, évaluer, </w:t>
      </w:r>
      <w:r w:rsidR="00976935">
        <w:t>créer.</w:t>
      </w:r>
      <w:r w:rsidR="00761D01">
        <w:t xml:space="preserve"> En établissant le </w:t>
      </w:r>
      <w:r w:rsidR="005B4EED">
        <w:t>processus cognitif ciblé,</w:t>
      </w:r>
      <w:r w:rsidR="009710A5">
        <w:t xml:space="preserve"> </w:t>
      </w:r>
      <w:r w:rsidR="0056637F">
        <w:t xml:space="preserve">issu de la </w:t>
      </w:r>
      <w:r w:rsidR="009710A5">
        <w:t xml:space="preserve">Taxonomie de Bloom, </w:t>
      </w:r>
      <w:r w:rsidR="000A38C8">
        <w:t xml:space="preserve">on pourra mieux </w:t>
      </w:r>
      <w:r w:rsidR="007C28EC">
        <w:t>déterminer la</w:t>
      </w:r>
      <w:r w:rsidR="000A38C8">
        <w:t xml:space="preserve"> stratégie de lecture à utiliser.</w:t>
      </w:r>
    </w:p>
    <w:p w14:paraId="02B17D45" w14:textId="421D82FA" w:rsidR="00936FA2" w:rsidRPr="00A52776" w:rsidRDefault="00187299" w:rsidP="004D48F8">
      <w:pPr>
        <w:pStyle w:val="Pucesgras"/>
        <w:rPr>
          <w:b w:val="0"/>
        </w:rPr>
      </w:pPr>
      <w:r w:rsidRPr="003F371C">
        <w:t xml:space="preserve">Établir </w:t>
      </w:r>
      <w:r w:rsidR="00587993" w:rsidRPr="00A20FAD">
        <w:t>la manière d’évaluer l’atteinte d</w:t>
      </w:r>
      <w:r w:rsidR="00587993" w:rsidRPr="00C52792">
        <w:t>es objectifs d’apprentissage</w:t>
      </w:r>
    </w:p>
    <w:p w14:paraId="1DA74CA5" w14:textId="5582BB9D" w:rsidR="002336AF" w:rsidRDefault="00C343F2" w:rsidP="004D48F8">
      <w:r>
        <w:t xml:space="preserve">Lors de la lecture d’un texte, l’évaluation des apprentissages ne devrait pas </w:t>
      </w:r>
      <w:r w:rsidR="002336AF">
        <w:t xml:space="preserve">servir </w:t>
      </w:r>
      <w:r w:rsidR="009914B7">
        <w:t xml:space="preserve">uniquement </w:t>
      </w:r>
      <w:r w:rsidR="002336AF">
        <w:t xml:space="preserve">à vérifier si </w:t>
      </w:r>
      <w:r w:rsidR="00721F1D">
        <w:t>ladite</w:t>
      </w:r>
      <w:r w:rsidR="002336AF">
        <w:t xml:space="preserve"> lecture a été faite.</w:t>
      </w:r>
      <w:r w:rsidR="006B6256">
        <w:t xml:space="preserve"> </w:t>
      </w:r>
      <w:r w:rsidR="007A331C">
        <w:t xml:space="preserve">Que </w:t>
      </w:r>
      <w:r w:rsidR="002F6BE5">
        <w:t>souhaite</w:t>
      </w:r>
      <w:r w:rsidR="007A331C">
        <w:t>-t-o</w:t>
      </w:r>
      <w:r w:rsidR="002F6BE5">
        <w:t>n</w:t>
      </w:r>
      <w:r w:rsidR="007A331C">
        <w:t xml:space="preserve"> </w:t>
      </w:r>
      <w:r w:rsidR="002F6BE5">
        <w:t>f</w:t>
      </w:r>
      <w:r w:rsidR="007A331C">
        <w:t xml:space="preserve">aire apprendre aux étudiants, </w:t>
      </w:r>
      <w:r w:rsidR="00C649D4">
        <w:t>dans les activités de lecture</w:t>
      </w:r>
      <w:r w:rsidR="00D74FD1">
        <w:t> </w:t>
      </w:r>
      <w:r w:rsidR="007A331C">
        <w:t xml:space="preserve">? </w:t>
      </w:r>
      <w:r w:rsidR="002F6BE5">
        <w:t xml:space="preserve">C’est ce qu’il </w:t>
      </w:r>
      <w:r w:rsidR="00137333">
        <w:t>faut</w:t>
      </w:r>
      <w:r w:rsidR="002F6BE5">
        <w:t xml:space="preserve"> </w:t>
      </w:r>
      <w:r w:rsidR="00137333">
        <w:t xml:space="preserve">déterminer </w:t>
      </w:r>
      <w:r w:rsidR="00507697">
        <w:t>pour</w:t>
      </w:r>
      <w:r w:rsidR="00137333">
        <w:t xml:space="preserve"> formuler </w:t>
      </w:r>
      <w:r w:rsidR="00C649D4">
        <w:t>le</w:t>
      </w:r>
      <w:r w:rsidR="00137333">
        <w:t xml:space="preserve">s objectifs et stratégies de lecture </w:t>
      </w:r>
      <w:r w:rsidR="00166389">
        <w:t>adéquats</w:t>
      </w:r>
      <w:r w:rsidR="00137333">
        <w:t xml:space="preserve">. </w:t>
      </w:r>
      <w:r w:rsidR="002F6BE5">
        <w:t xml:space="preserve">Par </w:t>
      </w:r>
      <w:r w:rsidR="00C649D4">
        <w:t>exemple</w:t>
      </w:r>
      <w:r w:rsidR="00137333">
        <w:t xml:space="preserve">, </w:t>
      </w:r>
      <w:r w:rsidR="00C649D4">
        <w:t>e</w:t>
      </w:r>
      <w:r w:rsidR="00C86C82">
        <w:t>n fonction</w:t>
      </w:r>
      <w:r w:rsidR="00826CD2">
        <w:t xml:space="preserve"> de ce qu’on cherche à </w:t>
      </w:r>
      <w:r w:rsidR="00507697">
        <w:t xml:space="preserve">faire </w:t>
      </w:r>
      <w:r w:rsidR="00826CD2">
        <w:t xml:space="preserve">développer chez l’étudiant, </w:t>
      </w:r>
      <w:r w:rsidR="00063A7F">
        <w:t xml:space="preserve">il </w:t>
      </w:r>
      <w:r w:rsidR="00EB2EF7">
        <w:t xml:space="preserve">peut être nécessaire d’effectuer une analyse approfondie pour comprendre </w:t>
      </w:r>
      <w:r w:rsidR="001A0391">
        <w:t xml:space="preserve">tous les enjeux d’un texte. </w:t>
      </w:r>
      <w:r w:rsidR="00EB2EF7">
        <w:t xml:space="preserve">On </w:t>
      </w:r>
      <w:r w:rsidR="0039431B">
        <w:t xml:space="preserve">voudra </w:t>
      </w:r>
      <w:r w:rsidR="001A0391">
        <w:t xml:space="preserve">alors </w:t>
      </w:r>
      <w:r w:rsidR="00347DEA">
        <w:t>tester</w:t>
      </w:r>
      <w:r w:rsidR="001A0391">
        <w:t xml:space="preserve"> </w:t>
      </w:r>
      <w:r w:rsidR="00536C11">
        <w:t>la capacité de l’</w:t>
      </w:r>
      <w:r w:rsidR="00347DEA">
        <w:t>é</w:t>
      </w:r>
      <w:r w:rsidR="00536C11">
        <w:t xml:space="preserve">tudiant à analyser </w:t>
      </w:r>
      <w:r w:rsidR="00C329F9">
        <w:t xml:space="preserve">et non </w:t>
      </w:r>
      <w:r w:rsidR="001A0391">
        <w:t xml:space="preserve">sa capacité à </w:t>
      </w:r>
      <w:r w:rsidR="0075059B">
        <w:t xml:space="preserve">simplement </w:t>
      </w:r>
      <w:r w:rsidR="001A0391">
        <w:t>relater les faits</w:t>
      </w:r>
      <w:r w:rsidR="00900E68">
        <w:t>, ce q</w:t>
      </w:r>
      <w:r w:rsidR="00536C11">
        <w:t>ui ne répondrait</w:t>
      </w:r>
      <w:r w:rsidR="009914B7">
        <w:t xml:space="preserve"> qu’</w:t>
      </w:r>
      <w:r w:rsidR="00E61CA6">
        <w:t>à un objectif</w:t>
      </w:r>
      <w:r w:rsidR="009914B7">
        <w:t xml:space="preserve"> de reconnaissance.</w:t>
      </w:r>
    </w:p>
    <w:p w14:paraId="10D5C36D" w14:textId="5242A48C" w:rsidR="007376F4" w:rsidRPr="00A20FAD" w:rsidRDefault="007376F4" w:rsidP="004D48F8">
      <w:pPr>
        <w:pStyle w:val="Pucesgras"/>
        <w:rPr>
          <w:b w:val="0"/>
        </w:rPr>
      </w:pPr>
      <w:r w:rsidRPr="003F371C">
        <w:t>Planifier et encadrer les activités de lecture</w:t>
      </w:r>
    </w:p>
    <w:p w14:paraId="1039D30E" w14:textId="7081FB90" w:rsidR="0056637F" w:rsidRDefault="00E77331" w:rsidP="004D48F8">
      <w:r>
        <w:t xml:space="preserve">Une fois les </w:t>
      </w:r>
      <w:r w:rsidR="00683FA7">
        <w:t>objectifs</w:t>
      </w:r>
      <w:r>
        <w:t xml:space="preserve"> et les </w:t>
      </w:r>
      <w:r w:rsidR="00D622A8">
        <w:t xml:space="preserve">critères </w:t>
      </w:r>
      <w:r>
        <w:t xml:space="preserve">de performance établis, </w:t>
      </w:r>
      <w:r w:rsidR="0012718B">
        <w:t>il faut réfléchir aux activités de lecture</w:t>
      </w:r>
      <w:r w:rsidR="001B1B54">
        <w:t xml:space="preserve">. </w:t>
      </w:r>
      <w:r w:rsidR="00C45EBF">
        <w:t>Pour qu</w:t>
      </w:r>
      <w:r w:rsidR="00713594">
        <w:t xml:space="preserve">’une activité de lecture soit un succès, Catherine </w:t>
      </w:r>
      <w:proofErr w:type="spellStart"/>
      <w:r w:rsidR="00713594">
        <w:t>Bélec</w:t>
      </w:r>
      <w:proofErr w:type="spellEnd"/>
      <w:r w:rsidR="00713594">
        <w:t xml:space="preserve"> recommande de respecter les quatre </w:t>
      </w:r>
      <w:r w:rsidR="00F97DB0">
        <w:t xml:space="preserve">principes suivants : </w:t>
      </w:r>
    </w:p>
    <w:p w14:paraId="67C6A33A" w14:textId="06BEA942" w:rsidR="000C4071" w:rsidRPr="006C0EA5" w:rsidRDefault="000C4071" w:rsidP="00B848D2">
      <w:pPr>
        <w:pStyle w:val="Paragraphedeliste"/>
        <w:numPr>
          <w:ilvl w:val="0"/>
          <w:numId w:val="5"/>
        </w:numPr>
        <w:spacing w:before="0"/>
        <w:ind w:left="1066" w:right="1622" w:hanging="357"/>
      </w:pPr>
      <w:proofErr w:type="gramStart"/>
      <w:r w:rsidRPr="004D48F8">
        <w:rPr>
          <w:b/>
          <w:bCs/>
        </w:rPr>
        <w:t>choisir</w:t>
      </w:r>
      <w:proofErr w:type="gramEnd"/>
      <w:r w:rsidRPr="004D48F8">
        <w:rPr>
          <w:b/>
          <w:bCs/>
        </w:rPr>
        <w:t> </w:t>
      </w:r>
      <w:r w:rsidRPr="006C0EA5">
        <w:t>des </w:t>
      </w:r>
      <w:r w:rsidRPr="0096497F">
        <w:rPr>
          <w:b/>
          <w:bCs/>
        </w:rPr>
        <w:t>textes</w:t>
      </w:r>
      <w:r w:rsidRPr="006C0EA5">
        <w:t> qui sont </w:t>
      </w:r>
      <w:r w:rsidRPr="00601918">
        <w:rPr>
          <w:b/>
          <w:bCs/>
        </w:rPr>
        <w:t>c</w:t>
      </w:r>
      <w:r w:rsidRPr="0096497F">
        <w:rPr>
          <w:b/>
          <w:bCs/>
        </w:rPr>
        <w:t>ohérents</w:t>
      </w:r>
      <w:r w:rsidRPr="006C0EA5">
        <w:t> avec l’objectif d’apprentissage visé;</w:t>
      </w:r>
    </w:p>
    <w:p w14:paraId="4A70DA1C" w14:textId="701E17DD" w:rsidR="000C4071" w:rsidRPr="006C0EA5" w:rsidRDefault="000C4071" w:rsidP="00B848D2">
      <w:pPr>
        <w:pStyle w:val="Paragraphedeliste"/>
        <w:numPr>
          <w:ilvl w:val="0"/>
          <w:numId w:val="5"/>
        </w:numPr>
        <w:spacing w:before="0"/>
        <w:ind w:left="1066" w:right="1622" w:hanging="357"/>
      </w:pPr>
      <w:proofErr w:type="gramStart"/>
      <w:r w:rsidRPr="004D48F8">
        <w:rPr>
          <w:b/>
          <w:bCs/>
        </w:rPr>
        <w:t>choisir</w:t>
      </w:r>
      <w:proofErr w:type="gramEnd"/>
      <w:r w:rsidRPr="004D48F8">
        <w:rPr>
          <w:b/>
          <w:bCs/>
        </w:rPr>
        <w:t xml:space="preserve"> </w:t>
      </w:r>
      <w:r w:rsidRPr="006C0EA5">
        <w:t xml:space="preserve">et </w:t>
      </w:r>
      <w:r w:rsidRPr="0096497F">
        <w:rPr>
          <w:b/>
          <w:bCs/>
        </w:rPr>
        <w:t>enseigner des stratégies de lecture</w:t>
      </w:r>
      <w:r w:rsidRPr="006C0EA5">
        <w:t> qui sont à la fois </w:t>
      </w:r>
      <w:r w:rsidRPr="0096497F">
        <w:rPr>
          <w:b/>
          <w:bCs/>
        </w:rPr>
        <w:t>cohérentes </w:t>
      </w:r>
      <w:r w:rsidRPr="006C0EA5">
        <w:t>avec le type de texte choisi, la discipline enseignée, l’objectif d’apprentissage et l’évaluation de celui-ci</w:t>
      </w:r>
      <w:r w:rsidR="00D74FD1">
        <w:t> </w:t>
      </w:r>
      <w:r w:rsidRPr="006C0EA5">
        <w:t>;</w:t>
      </w:r>
    </w:p>
    <w:p w14:paraId="1ECCD617" w14:textId="51B5B5E3" w:rsidR="00E752E9" w:rsidRPr="006C0EA5" w:rsidRDefault="000C4071" w:rsidP="00B848D2">
      <w:pPr>
        <w:pStyle w:val="Paragraphedeliste"/>
        <w:numPr>
          <w:ilvl w:val="0"/>
          <w:numId w:val="5"/>
        </w:numPr>
        <w:spacing w:before="0"/>
        <w:ind w:left="1066" w:right="1622" w:hanging="357"/>
      </w:pPr>
      <w:proofErr w:type="gramStart"/>
      <w:r w:rsidRPr="00874FEF">
        <w:rPr>
          <w:b/>
          <w:bCs/>
        </w:rPr>
        <w:t>exposer</w:t>
      </w:r>
      <w:proofErr w:type="gramEnd"/>
      <w:r w:rsidRPr="00874FEF">
        <w:rPr>
          <w:b/>
          <w:bCs/>
        </w:rPr>
        <w:t xml:space="preserve"> explicitement</w:t>
      </w:r>
      <w:r w:rsidRPr="006C0EA5">
        <w:t xml:space="preserve"> la pertinence de l’activité de lecture en mentionnant aux </w:t>
      </w:r>
      <w:r w:rsidR="00CA4615">
        <w:t>étudiantes et étudiants</w:t>
      </w:r>
      <w:r w:rsidR="00040387">
        <w:t xml:space="preserve"> </w:t>
      </w:r>
      <w:r w:rsidRPr="006C0EA5">
        <w:t xml:space="preserve">comment celle-ci les amènera à atteindre </w:t>
      </w:r>
      <w:r w:rsidRPr="0096497F">
        <w:rPr>
          <w:b/>
          <w:bCs/>
        </w:rPr>
        <w:t>l’objectif d’apprentissage</w:t>
      </w:r>
      <w:r w:rsidR="000F350C">
        <w:t xml:space="preserve"> —</w:t>
      </w:r>
      <w:r w:rsidRPr="006C0EA5">
        <w:t xml:space="preserve"> et, par voie de conséquence, à réussir l</w:t>
      </w:r>
      <w:r w:rsidR="000F350C">
        <w:t>’</w:t>
      </w:r>
      <w:r w:rsidRPr="006C0EA5">
        <w:t>évaluation</w:t>
      </w:r>
      <w:r w:rsidR="00D74FD1">
        <w:t> </w:t>
      </w:r>
      <w:r w:rsidRPr="006C0EA5">
        <w:t>;</w:t>
      </w:r>
    </w:p>
    <w:p w14:paraId="64346C7F" w14:textId="44C1B221" w:rsidR="000C4071" w:rsidRPr="004D48F8" w:rsidRDefault="000C4071" w:rsidP="00B848D2">
      <w:pPr>
        <w:pStyle w:val="Paragraphedeliste"/>
        <w:numPr>
          <w:ilvl w:val="0"/>
          <w:numId w:val="5"/>
        </w:numPr>
        <w:spacing w:before="0"/>
        <w:ind w:left="1066" w:right="1622" w:hanging="357"/>
      </w:pPr>
      <w:proofErr w:type="gramStart"/>
      <w:r w:rsidRPr="004D48F8">
        <w:rPr>
          <w:b/>
          <w:bCs/>
        </w:rPr>
        <w:t>consacrer</w:t>
      </w:r>
      <w:proofErr w:type="gramEnd"/>
      <w:r w:rsidRPr="004D48F8">
        <w:rPr>
          <w:b/>
          <w:bCs/>
        </w:rPr>
        <w:t xml:space="preserve"> du temps aux lectures en classe</w:t>
      </w:r>
      <w:r w:rsidRPr="006C0EA5">
        <w:t xml:space="preserve">. Cela ne signifie pas nécessairement de lire en classe, mais de fournir un encadrement aux </w:t>
      </w:r>
      <w:r w:rsidR="00CA4615">
        <w:t xml:space="preserve">étudiantes et </w:t>
      </w:r>
      <w:r w:rsidRPr="006C0EA5" w:rsidDel="006575A3">
        <w:t xml:space="preserve">étudiants </w:t>
      </w:r>
      <w:r w:rsidRPr="006C0EA5">
        <w:t>en les préparant aux lectures (avant), en leur enseignant des stratégies de lecture qu’ils devront mettre en œuvre par eux-mêmes (pendant) et en leur offrant l’occasion de revenir sur ces lectures (après) à travers des activités et évaluations centrées sur celles-ci.</w:t>
      </w:r>
      <w:r w:rsidR="00FE068A">
        <w:t xml:space="preserve"> </w:t>
      </w:r>
      <w:r w:rsidR="00CB330C" w:rsidRPr="001E19E1">
        <w:rPr>
          <w:rFonts w:cs="Arial"/>
        </w:rPr>
        <w:fldChar w:fldCharType="begin"/>
      </w:r>
      <w:r w:rsidR="00CB330C" w:rsidRPr="001E19E1">
        <w:rPr>
          <w:rFonts w:cs="Arial"/>
        </w:rPr>
        <w:instrText xml:space="preserve"> ADDIN ZOTERO_ITEM CSL_CITATION {"citationID":"0nRYQPXW","properties":{"formattedCitation":"(B\\uc0\\u233{}lec, 2016, paragr. 6)","plainCitation":"(Bélec, 2016, paragr. 6)","noteIndex":0},"citationItems":[{"id":15693,"uris":["http://zotero.org/groups/1253352/items/X93F83JL"],"uri":["http://zotero.org/groups/1253352/items/X93F83JL"],"itemData":{"id":15693,"type":"article-journal","container-title":"Correspondance","issue":"4","title":"L’alignement pédagogique des lectures","URL":"https://correspo.ccdmd.qc.ca/index.php/document/lalignement-pedagogique-des-lectures/","volume":"22","author":[{"family":"Bélec","given":"Catherine"}],"issued":{"date-parts":[["2016"]]}},"locator":"6","label":"paragraph"}],"schema":"https://github.com/citation-style-language/schema/raw/master/csl-citation.json"} </w:instrText>
      </w:r>
      <w:r w:rsidR="00CB330C" w:rsidRPr="001E19E1">
        <w:rPr>
          <w:rFonts w:cs="Arial"/>
        </w:rPr>
        <w:fldChar w:fldCharType="separate"/>
      </w:r>
      <w:r w:rsidR="00CB330C" w:rsidRPr="001E19E1">
        <w:rPr>
          <w:rFonts w:cs="Arial"/>
        </w:rPr>
        <w:t>(Bélec, 2016, paragr. 6)</w:t>
      </w:r>
      <w:r w:rsidR="00CB330C" w:rsidRPr="001E19E1">
        <w:rPr>
          <w:rFonts w:cs="Arial"/>
        </w:rPr>
        <w:fldChar w:fldCharType="end"/>
      </w:r>
    </w:p>
    <w:p w14:paraId="4D3CD221" w14:textId="77777777" w:rsidR="00571128" w:rsidRDefault="00571128">
      <w:pPr>
        <w:spacing w:before="0" w:after="0" w:line="240" w:lineRule="auto"/>
        <w:jc w:val="left"/>
        <w:rPr>
          <w:rFonts w:eastAsiaTheme="majorEastAsia" w:cstheme="majorBidi"/>
          <w:color w:val="404040" w:themeColor="text1" w:themeTint="BF"/>
          <w:sz w:val="28"/>
          <w:szCs w:val="32"/>
        </w:rPr>
      </w:pPr>
      <w:r>
        <w:br w:type="page"/>
      </w:r>
    </w:p>
    <w:p w14:paraId="7DA65339" w14:textId="2C421B25" w:rsidR="00FB7C6B" w:rsidRPr="000A0177" w:rsidRDefault="00FB7C6B" w:rsidP="00375B2E">
      <w:pPr>
        <w:pStyle w:val="Titre1"/>
      </w:pPr>
      <w:bookmarkStart w:id="10" w:name="_Toc63239445"/>
      <w:r w:rsidRPr="157DB588">
        <w:lastRenderedPageBreak/>
        <w:t xml:space="preserve">Propositions de stratégies pour développer la littératie de vos </w:t>
      </w:r>
      <w:r w:rsidR="00CA4615">
        <w:t>étudiantes et étudiants</w:t>
      </w:r>
      <w:r w:rsidR="00AF20F5">
        <w:t xml:space="preserve"> </w:t>
      </w:r>
      <w:r w:rsidRPr="157DB588">
        <w:t>en contexte universitaire</w:t>
      </w:r>
      <w:bookmarkEnd w:id="10"/>
      <w:r w:rsidRPr="157DB588">
        <w:t xml:space="preserve"> </w:t>
      </w:r>
    </w:p>
    <w:p w14:paraId="2A20A8D0" w14:textId="01DF50C1" w:rsidR="00FB7C6B" w:rsidRPr="007B5C02" w:rsidRDefault="00FB7C6B" w:rsidP="006929AF">
      <w:pPr>
        <w:spacing w:after="220"/>
      </w:pPr>
      <w:r w:rsidRPr="00CD3805">
        <w:rPr>
          <w:b/>
        </w:rPr>
        <w:t>Lorsqu’un texte est proposé à la lecture</w:t>
      </w:r>
      <w:r w:rsidR="0007752D">
        <w:rPr>
          <w:b/>
        </w:rPr>
        <w:t xml:space="preserve">, </w:t>
      </w:r>
      <w:r>
        <w:t xml:space="preserve">nous vous recommandons </w:t>
      </w:r>
      <w:r w:rsidR="00914348">
        <w:t xml:space="preserve">de favoriser l’utilisation </w:t>
      </w:r>
      <w:r>
        <w:t xml:space="preserve">de </w:t>
      </w:r>
      <w:r w:rsidR="003040F2">
        <w:t xml:space="preserve">différentes </w:t>
      </w:r>
      <w:r>
        <w:t xml:space="preserve">stratégies </w:t>
      </w:r>
      <w:r w:rsidR="00422E3D">
        <w:t>par vos étudiants.</w:t>
      </w:r>
      <w:r w:rsidR="003040F2">
        <w:t xml:space="preserve"> C</w:t>
      </w:r>
      <w:r w:rsidR="00D3666E">
        <w:t xml:space="preserve">es </w:t>
      </w:r>
      <w:r w:rsidR="00F31D42">
        <w:t>stra</w:t>
      </w:r>
      <w:r w:rsidR="00FD345B">
        <w:t xml:space="preserve">tégies </w:t>
      </w:r>
      <w:r w:rsidR="00C3638B">
        <w:t xml:space="preserve">sont listées dans le tableau ci-dessous et </w:t>
      </w:r>
      <w:r w:rsidR="00870CEB">
        <w:t xml:space="preserve">nous </w:t>
      </w:r>
      <w:r w:rsidR="00D55EF7">
        <w:t xml:space="preserve">vous </w:t>
      </w:r>
      <w:r w:rsidR="00870CEB">
        <w:t xml:space="preserve">invitons </w:t>
      </w:r>
      <w:r w:rsidR="00A17FE4">
        <w:t xml:space="preserve">à </w:t>
      </w:r>
      <w:r w:rsidR="00870CEB">
        <w:t xml:space="preserve">les </w:t>
      </w:r>
      <w:r w:rsidR="00150AAD">
        <w:t xml:space="preserve">proposer à </w:t>
      </w:r>
      <w:r w:rsidR="00BD3292">
        <w:t xml:space="preserve">vos </w:t>
      </w:r>
      <w:r w:rsidR="00CA4615">
        <w:t xml:space="preserve">étudiantes et </w:t>
      </w:r>
      <w:r w:rsidR="00BD3292" w:rsidDel="006575A3">
        <w:t>étudiants</w:t>
      </w:r>
      <w:r w:rsidR="00150AAD" w:rsidDel="006575A3">
        <w:t xml:space="preserve"> </w:t>
      </w:r>
      <w:r w:rsidR="008772A7">
        <w:rPr>
          <w:b/>
        </w:rPr>
        <w:t xml:space="preserve">en fonction des objectifs </w:t>
      </w:r>
      <w:r w:rsidR="00D3666E">
        <w:rPr>
          <w:b/>
        </w:rPr>
        <w:t xml:space="preserve">d’apprentissage </w:t>
      </w:r>
      <w:r w:rsidR="008772A7">
        <w:rPr>
          <w:b/>
        </w:rPr>
        <w:t>visés</w:t>
      </w:r>
      <w:r>
        <w:t>. N’oubliez pas que chacune de ces stratégies doit être consciencieusement expliquée et enseignée, de telle sorte qu’elles puissent être mobilisées adéquatement. Des stratégies, ça s’enseigne</w:t>
      </w:r>
      <w:r w:rsidR="00FE068A">
        <w:t> </w:t>
      </w:r>
      <w:r>
        <w:t xml:space="preserve">! Bref, n’hésitez </w:t>
      </w:r>
      <w:r w:rsidRPr="00DE66EB">
        <w:t>pa</w:t>
      </w:r>
      <w:r w:rsidRPr="00FE0A1A">
        <w:t xml:space="preserve">s </w:t>
      </w:r>
      <w:r w:rsidRPr="004D48F8">
        <w:t>à les mettre</w:t>
      </w:r>
      <w:r w:rsidRPr="00455CFD">
        <w:t xml:space="preserve"> </w:t>
      </w:r>
      <w:r w:rsidRPr="004D48F8">
        <w:t xml:space="preserve">en pratique </w:t>
      </w:r>
      <w:r w:rsidR="00DE66EB" w:rsidRPr="004D48F8">
        <w:t>(p. ex. dans une démonstration de groupe) et</w:t>
      </w:r>
      <w:r>
        <w:t xml:space="preserve"> à donner des rétroactions.</w:t>
      </w:r>
    </w:p>
    <w:tbl>
      <w:tblPr>
        <w:tblStyle w:val="TableauCPU"/>
        <w:tblW w:w="5000" w:type="pct"/>
        <w:tblLook w:val="04A0" w:firstRow="1" w:lastRow="0" w:firstColumn="1" w:lastColumn="0" w:noHBand="0" w:noVBand="1"/>
      </w:tblPr>
      <w:tblGrid>
        <w:gridCol w:w="4428"/>
        <w:gridCol w:w="6349"/>
        <w:gridCol w:w="2511"/>
      </w:tblGrid>
      <w:tr w:rsidR="00C1025B" w14:paraId="7B34AC49" w14:textId="77777777" w:rsidTr="00A92CDB">
        <w:trPr>
          <w:cnfStyle w:val="100000000000" w:firstRow="1" w:lastRow="0" w:firstColumn="0" w:lastColumn="0" w:oddVBand="0" w:evenVBand="0" w:oddHBand="0" w:evenHBand="0" w:firstRowFirstColumn="0" w:firstRowLastColumn="0" w:lastRowFirstColumn="0" w:lastRowLastColumn="0"/>
          <w:trHeight w:val="379"/>
        </w:trPr>
        <w:tc>
          <w:tcPr>
            <w:tcW w:w="1666" w:type="pct"/>
            <w:vAlign w:val="center"/>
          </w:tcPr>
          <w:p w14:paraId="2B3E9831" w14:textId="0451E810" w:rsidR="00C1025B" w:rsidRPr="00A92CDB" w:rsidRDefault="00C1025B" w:rsidP="00A92CDB">
            <w:pPr>
              <w:pStyle w:val="Textetableau"/>
              <w:spacing w:before="60" w:after="60"/>
              <w:rPr>
                <w:b/>
                <w:bCs/>
              </w:rPr>
            </w:pPr>
            <w:r w:rsidRPr="00A92CDB">
              <w:rPr>
                <w:b/>
                <w:bCs/>
              </w:rPr>
              <w:t>AVANT</w:t>
            </w:r>
          </w:p>
        </w:tc>
        <w:tc>
          <w:tcPr>
            <w:tcW w:w="2389" w:type="pct"/>
            <w:vAlign w:val="center"/>
          </w:tcPr>
          <w:p w14:paraId="1B615ACE" w14:textId="554072D2" w:rsidR="00C1025B" w:rsidRPr="00A92CDB" w:rsidRDefault="00C1025B" w:rsidP="00A92CDB">
            <w:pPr>
              <w:pStyle w:val="Textetableau"/>
              <w:spacing w:before="60" w:after="60"/>
              <w:rPr>
                <w:b/>
                <w:bCs/>
              </w:rPr>
            </w:pPr>
            <w:r w:rsidRPr="00A92CDB">
              <w:rPr>
                <w:b/>
                <w:bCs/>
              </w:rPr>
              <w:t>PENDANT</w:t>
            </w:r>
          </w:p>
        </w:tc>
        <w:tc>
          <w:tcPr>
            <w:tcW w:w="945" w:type="pct"/>
            <w:vAlign w:val="center"/>
          </w:tcPr>
          <w:p w14:paraId="00E563DC" w14:textId="2481C74B" w:rsidR="00C1025B" w:rsidRPr="00A92CDB" w:rsidRDefault="00C1025B" w:rsidP="00A92CDB">
            <w:pPr>
              <w:pStyle w:val="Textetableau"/>
              <w:spacing w:before="60" w:after="60"/>
              <w:rPr>
                <w:b/>
                <w:bCs/>
              </w:rPr>
            </w:pPr>
            <w:r w:rsidRPr="00A92CDB">
              <w:rPr>
                <w:b/>
                <w:bCs/>
              </w:rPr>
              <w:t>APRÈS</w:t>
            </w:r>
          </w:p>
        </w:tc>
      </w:tr>
      <w:tr w:rsidR="00C1025B" w14:paraId="715851DE" w14:textId="77777777" w:rsidTr="001566A5">
        <w:trPr>
          <w:trHeight w:val="20"/>
        </w:trPr>
        <w:tc>
          <w:tcPr>
            <w:tcW w:w="1666" w:type="pct"/>
          </w:tcPr>
          <w:p w14:paraId="2431257E" w14:textId="61D414B6" w:rsidR="00FB7C6B" w:rsidRPr="0096497F" w:rsidRDefault="00FB7C6B" w:rsidP="001837CE">
            <w:pPr>
              <w:pStyle w:val="Textetableau"/>
              <w:numPr>
                <w:ilvl w:val="0"/>
                <w:numId w:val="8"/>
              </w:numPr>
              <w:ind w:left="309"/>
            </w:pPr>
            <w:r w:rsidRPr="0096497F">
              <w:t>Avoir en main</w:t>
            </w:r>
            <w:r w:rsidRPr="004D48F8">
              <w:t xml:space="preserve"> des outils tels que : dictionnaire, grammaire, ordinateur, tablette, téléphone, notes de cours, livre en lien avec le sujet du texte</w:t>
            </w:r>
            <w:r w:rsidR="00460138" w:rsidRPr="004D48F8">
              <w:t xml:space="preserve">, </w:t>
            </w:r>
            <w:r w:rsidR="00257A17" w:rsidRPr="004D48F8">
              <w:t>papillons</w:t>
            </w:r>
            <w:r w:rsidR="00460138" w:rsidRPr="004D48F8">
              <w:t xml:space="preserve"> autocollants (</w:t>
            </w:r>
            <w:r w:rsidR="000614F2" w:rsidRPr="004D48F8">
              <w:t>«</w:t>
            </w:r>
            <w:r w:rsidR="00D74FD1">
              <w:t> </w:t>
            </w:r>
            <w:r w:rsidR="000614F2" w:rsidRPr="0096497F">
              <w:rPr>
                <w:i/>
                <w:iCs/>
              </w:rPr>
              <w:t>P</w:t>
            </w:r>
            <w:r w:rsidR="00460138" w:rsidRPr="004D48F8">
              <w:rPr>
                <w:i/>
                <w:iCs/>
              </w:rPr>
              <w:t>ost-it</w:t>
            </w:r>
            <w:r w:rsidR="00D74FD1">
              <w:t> </w:t>
            </w:r>
            <w:r w:rsidR="000614F2" w:rsidRPr="0096497F">
              <w:t>»</w:t>
            </w:r>
            <w:r w:rsidR="00460138" w:rsidRPr="0096497F">
              <w:t>)</w:t>
            </w:r>
            <w:r w:rsidRPr="0096497F">
              <w:t>.</w:t>
            </w:r>
          </w:p>
          <w:p w14:paraId="0C7809B3" w14:textId="77777777" w:rsidR="00FB7C6B" w:rsidRPr="0068741C" w:rsidRDefault="00FB7C6B" w:rsidP="001837CE">
            <w:pPr>
              <w:pStyle w:val="Textetableau"/>
              <w:numPr>
                <w:ilvl w:val="0"/>
                <w:numId w:val="8"/>
              </w:numPr>
              <w:ind w:left="309"/>
            </w:pPr>
            <w:r w:rsidRPr="0096497F">
              <w:t xml:space="preserve">Prévoir un moyen pour prendre des notes, ou </w:t>
            </w:r>
            <w:r w:rsidRPr="00C544A1">
              <w:t>surligner des passages importants av</w:t>
            </w:r>
            <w:r w:rsidRPr="00CC4CB3">
              <w:t>ec un marqueur</w:t>
            </w:r>
          </w:p>
          <w:p w14:paraId="7418D0F8" w14:textId="77777777" w:rsidR="00FB7C6B" w:rsidRPr="00C544A1" w:rsidRDefault="00FB7C6B" w:rsidP="001837CE">
            <w:pPr>
              <w:pStyle w:val="Textetableau"/>
              <w:numPr>
                <w:ilvl w:val="0"/>
                <w:numId w:val="8"/>
              </w:numPr>
              <w:ind w:left="309"/>
            </w:pPr>
            <w:r w:rsidRPr="004D48F8">
              <w:t>Déterminer son objectif de lecture</w:t>
            </w:r>
          </w:p>
          <w:p w14:paraId="7715BC17" w14:textId="36380005" w:rsidR="00FB7C6B" w:rsidRPr="00C544A1" w:rsidRDefault="00FB7C6B" w:rsidP="001837CE">
            <w:pPr>
              <w:pStyle w:val="Textetableau"/>
              <w:numPr>
                <w:ilvl w:val="0"/>
                <w:numId w:val="8"/>
              </w:numPr>
              <w:ind w:left="309"/>
            </w:pPr>
            <w:r w:rsidRPr="004D48F8">
              <w:t xml:space="preserve">Prendre connaissance de l’organisation du texte </w:t>
            </w:r>
            <w:r w:rsidR="000F350C">
              <w:t>—</w:t>
            </w:r>
            <w:r w:rsidRPr="004D48F8">
              <w:t xml:space="preserve"> titre, sous-titres, images ou autres composantes du texte</w:t>
            </w:r>
          </w:p>
          <w:p w14:paraId="17DDC441" w14:textId="77777777" w:rsidR="00FB7C6B" w:rsidRPr="00CC4CB3" w:rsidRDefault="00FB7C6B" w:rsidP="001837CE">
            <w:pPr>
              <w:pStyle w:val="Textetableau"/>
              <w:numPr>
                <w:ilvl w:val="0"/>
                <w:numId w:val="8"/>
              </w:numPr>
              <w:ind w:left="309"/>
            </w:pPr>
            <w:r w:rsidRPr="004D48F8">
              <w:t xml:space="preserve">Survoler le texte, en anticiper le thème et ce qui s’y </w:t>
            </w:r>
            <w:r w:rsidRPr="00C544A1">
              <w:t>passe, formuler des hypothèses</w:t>
            </w:r>
          </w:p>
          <w:p w14:paraId="31BEBBDE" w14:textId="77777777" w:rsidR="00FB7C6B" w:rsidRPr="00C544A1" w:rsidRDefault="00FB7C6B" w:rsidP="001837CE">
            <w:pPr>
              <w:pStyle w:val="Textetableau"/>
              <w:numPr>
                <w:ilvl w:val="0"/>
                <w:numId w:val="8"/>
              </w:numPr>
              <w:ind w:left="309"/>
            </w:pPr>
            <w:r w:rsidRPr="004D48F8">
              <w:t>Anticiper la suite du texte avec ce qui est déjà connu</w:t>
            </w:r>
          </w:p>
          <w:p w14:paraId="7D3A0DB5" w14:textId="2DFCD361" w:rsidR="00FB7C6B" w:rsidRPr="00C544A1" w:rsidRDefault="00FB7C6B" w:rsidP="001837CE">
            <w:pPr>
              <w:pStyle w:val="Textetableau"/>
              <w:numPr>
                <w:ilvl w:val="0"/>
                <w:numId w:val="8"/>
              </w:numPr>
              <w:ind w:left="309"/>
            </w:pPr>
            <w:r w:rsidRPr="004D48F8">
              <w:t>Déterminer le genre textuel</w:t>
            </w:r>
            <w:r w:rsidR="00013F43">
              <w:rPr>
                <w:rStyle w:val="Appelnotedebasdep"/>
              </w:rPr>
              <w:footnoteReference w:id="3"/>
            </w:r>
          </w:p>
          <w:p w14:paraId="26C7F786" w14:textId="162DC890" w:rsidR="00FB7C6B" w:rsidRPr="006C0EA5" w:rsidRDefault="00FB7C6B" w:rsidP="001837CE">
            <w:pPr>
              <w:pStyle w:val="Textetableau"/>
              <w:numPr>
                <w:ilvl w:val="0"/>
                <w:numId w:val="8"/>
              </w:numPr>
              <w:ind w:left="309"/>
            </w:pPr>
            <w:r w:rsidRPr="0096497F">
              <w:t xml:space="preserve">Reconnaître les concepts clés dans le texte </w:t>
            </w:r>
            <w:r w:rsidR="000F350C">
              <w:t>—</w:t>
            </w:r>
            <w:r w:rsidRPr="004D48F8">
              <w:t xml:space="preserve"> les identifier</w:t>
            </w:r>
          </w:p>
        </w:tc>
        <w:tc>
          <w:tcPr>
            <w:tcW w:w="2389" w:type="pct"/>
          </w:tcPr>
          <w:p w14:paraId="606F8CBF" w14:textId="77777777" w:rsidR="00FB7C6B" w:rsidRPr="00C544A1" w:rsidRDefault="00FB7C6B" w:rsidP="001837CE">
            <w:pPr>
              <w:pStyle w:val="Textetableau"/>
              <w:numPr>
                <w:ilvl w:val="0"/>
                <w:numId w:val="8"/>
              </w:numPr>
              <w:ind w:left="309"/>
            </w:pPr>
            <w:r w:rsidRPr="0096497F">
              <w:t>Lire le texte une première fois</w:t>
            </w:r>
          </w:p>
          <w:p w14:paraId="327756A7" w14:textId="77777777" w:rsidR="00FB7C6B" w:rsidRPr="00C544A1" w:rsidRDefault="00FB7C6B" w:rsidP="001837CE">
            <w:pPr>
              <w:pStyle w:val="Textetableau"/>
              <w:numPr>
                <w:ilvl w:val="0"/>
                <w:numId w:val="8"/>
              </w:numPr>
              <w:ind w:left="309"/>
            </w:pPr>
            <w:r w:rsidRPr="0096497F">
              <w:t>Continuer à faire des prédictions</w:t>
            </w:r>
          </w:p>
          <w:p w14:paraId="27440149" w14:textId="4144888D" w:rsidR="00FB7C6B" w:rsidRPr="00C544A1" w:rsidRDefault="00FB7C6B" w:rsidP="001837CE">
            <w:pPr>
              <w:pStyle w:val="Textetableau"/>
              <w:numPr>
                <w:ilvl w:val="0"/>
                <w:numId w:val="8"/>
              </w:numPr>
              <w:ind w:left="309"/>
            </w:pPr>
            <w:r w:rsidRPr="0096497F">
              <w:t xml:space="preserve">Reconnaître les concepts clés dans le texte </w:t>
            </w:r>
            <w:r w:rsidR="000F350C">
              <w:t>—</w:t>
            </w:r>
            <w:r w:rsidRPr="004D48F8">
              <w:t xml:space="preserve"> les identifier</w:t>
            </w:r>
          </w:p>
          <w:p w14:paraId="76F22555" w14:textId="77777777" w:rsidR="00FB7C6B" w:rsidRPr="00C544A1" w:rsidRDefault="00FB7C6B" w:rsidP="001837CE">
            <w:pPr>
              <w:pStyle w:val="Textetableau"/>
              <w:numPr>
                <w:ilvl w:val="0"/>
                <w:numId w:val="8"/>
              </w:numPr>
              <w:ind w:left="309"/>
            </w:pPr>
            <w:r w:rsidRPr="004D48F8">
              <w:t>Déceler l’intention de l’auteur et lire le texte en fonction de cette intention</w:t>
            </w:r>
          </w:p>
          <w:p w14:paraId="428F2996" w14:textId="77777777" w:rsidR="00FB7C6B" w:rsidRPr="00C544A1" w:rsidRDefault="00FB7C6B" w:rsidP="001837CE">
            <w:pPr>
              <w:pStyle w:val="Textetableau"/>
              <w:numPr>
                <w:ilvl w:val="0"/>
                <w:numId w:val="8"/>
              </w:numPr>
              <w:ind w:left="309"/>
            </w:pPr>
            <w:r w:rsidRPr="004D48F8">
              <w:t>Orienter la lecture en fonction de ce qui est recherché</w:t>
            </w:r>
          </w:p>
          <w:p w14:paraId="093B3524" w14:textId="7D3767A1" w:rsidR="00FB7C6B" w:rsidRPr="004D48F8" w:rsidRDefault="00FB7C6B" w:rsidP="001837CE">
            <w:pPr>
              <w:pStyle w:val="Textetableau"/>
              <w:numPr>
                <w:ilvl w:val="0"/>
                <w:numId w:val="8"/>
              </w:numPr>
              <w:ind w:left="309"/>
            </w:pPr>
            <w:r w:rsidRPr="004D48F8">
              <w:t>Noter l’essentiel du texte : distinguer l’essentiel, les idées maîtresses</w:t>
            </w:r>
            <w:r w:rsidR="00A77139">
              <w:t>, etc.</w:t>
            </w:r>
          </w:p>
          <w:p w14:paraId="3F724ACB" w14:textId="77777777" w:rsidR="00FB7C6B" w:rsidRPr="0068741C" w:rsidRDefault="00FB7C6B" w:rsidP="001837CE">
            <w:pPr>
              <w:pStyle w:val="Textetableau"/>
              <w:numPr>
                <w:ilvl w:val="0"/>
                <w:numId w:val="8"/>
              </w:numPr>
              <w:ind w:left="309"/>
            </w:pPr>
            <w:r w:rsidRPr="004D48F8">
              <w:t xml:space="preserve">Dégager l’idée </w:t>
            </w:r>
            <w:r w:rsidRPr="00C544A1">
              <w:t>principa</w:t>
            </w:r>
            <w:r w:rsidRPr="00CC4CB3">
              <w:t>le et les idées secondaires</w:t>
            </w:r>
          </w:p>
          <w:p w14:paraId="1EAC27BD" w14:textId="77777777" w:rsidR="00FB7C6B" w:rsidRPr="00C544A1" w:rsidRDefault="00FB7C6B" w:rsidP="001837CE">
            <w:pPr>
              <w:pStyle w:val="Textetableau"/>
              <w:numPr>
                <w:ilvl w:val="0"/>
                <w:numId w:val="8"/>
              </w:numPr>
              <w:ind w:left="309"/>
            </w:pPr>
            <w:r w:rsidRPr="004D48F8">
              <w:t>Trouver la signification des mots nouveaux</w:t>
            </w:r>
          </w:p>
          <w:p w14:paraId="4D7D36E8" w14:textId="77777777" w:rsidR="00FB7C6B" w:rsidRPr="00C544A1" w:rsidRDefault="00FB7C6B" w:rsidP="001837CE">
            <w:pPr>
              <w:pStyle w:val="Textetableau"/>
              <w:numPr>
                <w:ilvl w:val="0"/>
                <w:numId w:val="8"/>
              </w:numPr>
              <w:ind w:left="309"/>
            </w:pPr>
            <w:r w:rsidRPr="004D48F8">
              <w:t>Reformuler dans ses mots</w:t>
            </w:r>
          </w:p>
          <w:p w14:paraId="57B0336D" w14:textId="77777777" w:rsidR="00FB7C6B" w:rsidRPr="00C544A1" w:rsidRDefault="00FB7C6B" w:rsidP="001837CE">
            <w:pPr>
              <w:pStyle w:val="Textetableau"/>
              <w:numPr>
                <w:ilvl w:val="0"/>
                <w:numId w:val="8"/>
              </w:numPr>
              <w:ind w:left="309"/>
            </w:pPr>
            <w:r w:rsidRPr="004D48F8">
              <w:t>Relire le texte de façon plus attentive</w:t>
            </w:r>
          </w:p>
          <w:p w14:paraId="1DB1D1F0" w14:textId="77777777" w:rsidR="00FB7C6B" w:rsidRPr="00C544A1" w:rsidRDefault="00FB7C6B" w:rsidP="001837CE">
            <w:pPr>
              <w:pStyle w:val="Textetableau"/>
              <w:numPr>
                <w:ilvl w:val="0"/>
                <w:numId w:val="8"/>
              </w:numPr>
              <w:ind w:left="309"/>
            </w:pPr>
            <w:r w:rsidRPr="004D48F8">
              <w:t>Faire des liens dans le texte</w:t>
            </w:r>
          </w:p>
          <w:p w14:paraId="49CFA8E5" w14:textId="77777777" w:rsidR="00FB7C6B" w:rsidRPr="00C544A1" w:rsidRDefault="00FB7C6B" w:rsidP="001837CE">
            <w:pPr>
              <w:pStyle w:val="Textetableau"/>
              <w:numPr>
                <w:ilvl w:val="0"/>
                <w:numId w:val="8"/>
              </w:numPr>
              <w:ind w:left="309"/>
            </w:pPr>
            <w:r w:rsidRPr="004D48F8">
              <w:t>Prendre des notes en marge</w:t>
            </w:r>
          </w:p>
          <w:p w14:paraId="3E8F48AF" w14:textId="28F63922" w:rsidR="00FB7C6B" w:rsidRPr="004D48F8" w:rsidRDefault="00FB7C6B" w:rsidP="001837CE">
            <w:pPr>
              <w:pStyle w:val="Textetableau"/>
              <w:numPr>
                <w:ilvl w:val="0"/>
                <w:numId w:val="8"/>
              </w:numPr>
              <w:ind w:left="309"/>
            </w:pPr>
            <w:r w:rsidRPr="004D48F8">
              <w:t xml:space="preserve">Utiliser et inscrire des indices en marge pour </w:t>
            </w:r>
            <w:r w:rsidR="00B55F17">
              <w:t>se</w:t>
            </w:r>
            <w:r w:rsidR="00B55F17" w:rsidRPr="004D48F8">
              <w:t xml:space="preserve"> </w:t>
            </w:r>
            <w:r w:rsidRPr="004D48F8">
              <w:t>rappeler ce qui est important, des mots, des concepts, des explications, etc.</w:t>
            </w:r>
          </w:p>
        </w:tc>
        <w:tc>
          <w:tcPr>
            <w:tcW w:w="945" w:type="pct"/>
          </w:tcPr>
          <w:p w14:paraId="19E44635" w14:textId="7DA28726" w:rsidR="00FB7C6B" w:rsidRPr="00C544A1" w:rsidRDefault="00FB7C6B" w:rsidP="001837CE">
            <w:pPr>
              <w:pStyle w:val="Textetableau"/>
              <w:numPr>
                <w:ilvl w:val="0"/>
                <w:numId w:val="8"/>
              </w:numPr>
              <w:ind w:left="309"/>
            </w:pPr>
            <w:r w:rsidRPr="004D48F8">
              <w:t>Faire des fiches de lecture</w:t>
            </w:r>
          </w:p>
          <w:p w14:paraId="6566108E" w14:textId="77777777" w:rsidR="00FB7C6B" w:rsidRPr="00C544A1" w:rsidRDefault="00FB7C6B" w:rsidP="001837CE">
            <w:pPr>
              <w:pStyle w:val="Textetableau"/>
              <w:numPr>
                <w:ilvl w:val="0"/>
                <w:numId w:val="8"/>
              </w:numPr>
              <w:ind w:left="309"/>
            </w:pPr>
            <w:r w:rsidRPr="004D48F8">
              <w:t>Produire un réseau de concepts</w:t>
            </w:r>
          </w:p>
          <w:p w14:paraId="1796055C" w14:textId="77777777" w:rsidR="00FB7C6B" w:rsidRPr="004D48F8" w:rsidRDefault="00FB7C6B" w:rsidP="001837CE">
            <w:pPr>
              <w:pStyle w:val="Textetableau"/>
              <w:numPr>
                <w:ilvl w:val="0"/>
                <w:numId w:val="8"/>
              </w:numPr>
              <w:ind w:left="309"/>
            </w:pPr>
            <w:r w:rsidRPr="004D48F8">
              <w:t>Produire un résumé</w:t>
            </w:r>
          </w:p>
        </w:tc>
      </w:tr>
    </w:tbl>
    <w:p w14:paraId="4B1C86B6" w14:textId="77777777" w:rsidR="00AF5CD5" w:rsidRDefault="00AF5CD5">
      <w:r>
        <w:br w:type="page"/>
      </w:r>
    </w:p>
    <w:p w14:paraId="372096AA" w14:textId="14AEB18A" w:rsidR="00E53269" w:rsidRDefault="00607485" w:rsidP="004D48F8">
      <w:r>
        <w:lastRenderedPageBreak/>
        <w:t>Les activités de</w:t>
      </w:r>
      <w:r w:rsidR="00E53269">
        <w:t xml:space="preserve"> lecture peuvent avoir lieu lors d’une séance de cours, en mode synchrone ou alors, e</w:t>
      </w:r>
      <w:r w:rsidR="007039E5">
        <w:t xml:space="preserve">n </w:t>
      </w:r>
      <w:r w:rsidR="00E53269" w:rsidRPr="003429F9">
        <w:t xml:space="preserve">classe </w:t>
      </w:r>
      <w:r w:rsidR="00527412" w:rsidRPr="003429F9">
        <w:t>inversée</w:t>
      </w:r>
      <w:r w:rsidR="007039E5">
        <w:t>, en mode asynchrone. La classe inversée</w:t>
      </w:r>
      <w:r w:rsidR="00E53269" w:rsidRPr="003429F9">
        <w:t xml:space="preserve"> est connue pour mettre les </w:t>
      </w:r>
      <w:r w:rsidR="005355E8">
        <w:t xml:space="preserve">étudiantes et </w:t>
      </w:r>
      <w:r w:rsidR="005355E8" w:rsidRPr="003429F9">
        <w:t>étudiants</w:t>
      </w:r>
      <w:r w:rsidR="00E53269" w:rsidRPr="003429F9">
        <w:t xml:space="preserve"> en </w:t>
      </w:r>
      <w:r w:rsidR="00FF4C61" w:rsidRPr="003429F9">
        <w:t>activit</w:t>
      </w:r>
      <w:r w:rsidR="00FF4C61">
        <w:t>é</w:t>
      </w:r>
      <w:r w:rsidR="00FF4C61" w:rsidRPr="003429F9">
        <w:t xml:space="preserve"> </w:t>
      </w:r>
      <w:r w:rsidR="00E53269" w:rsidRPr="003429F9">
        <w:t xml:space="preserve">tout en cherchant </w:t>
      </w:r>
      <w:proofErr w:type="spellStart"/>
      <w:r w:rsidR="00E53269" w:rsidRPr="003429F9">
        <w:t>a</w:t>
      </w:r>
      <w:proofErr w:type="spellEnd"/>
      <w:r w:rsidR="00E53269" w:rsidRPr="003429F9">
        <w:t xml:space="preserve">̀ optimiser les temps </w:t>
      </w:r>
      <w:r w:rsidR="005355E8" w:rsidRPr="003429F9">
        <w:t>dédies</w:t>
      </w:r>
      <w:r w:rsidR="00E53269" w:rsidRPr="003429F9">
        <w:t xml:space="preserve"> à l’enseignement et à l’apprentissage. </w:t>
      </w:r>
    </w:p>
    <w:p w14:paraId="73C7B8A5" w14:textId="1F2B8A78" w:rsidR="004D3EAA" w:rsidRDefault="004B6DCD" w:rsidP="00B1503C">
      <w:pPr>
        <w:pStyle w:val="Titre1"/>
      </w:pPr>
      <w:bookmarkStart w:id="11" w:name="_Toc63239446"/>
      <w:r w:rsidRPr="00B1503C">
        <w:t>Comment</w:t>
      </w:r>
      <w:r>
        <w:t xml:space="preserve"> enseigner ces stratégies de lecture</w:t>
      </w:r>
      <w:r w:rsidR="00D74FD1">
        <w:t> </w:t>
      </w:r>
      <w:r>
        <w:t>?</w:t>
      </w:r>
      <w:bookmarkEnd w:id="11"/>
    </w:p>
    <w:p w14:paraId="5416EFED" w14:textId="646BECA4" w:rsidR="00B624E5" w:rsidRDefault="00BF4B71" w:rsidP="0096497F">
      <w:r>
        <w:t xml:space="preserve">Voici quelques suggestions pour favoriser </w:t>
      </w:r>
      <w:r w:rsidR="00822830">
        <w:t>l’apprentissage de</w:t>
      </w:r>
      <w:r w:rsidR="002B26C8">
        <w:t xml:space="preserve">s </w:t>
      </w:r>
      <w:r w:rsidR="00822830">
        <w:t>stratégies</w:t>
      </w:r>
      <w:r w:rsidR="002B26C8">
        <w:t xml:space="preserve"> vues précédemment</w:t>
      </w:r>
      <w:r w:rsidR="00C61317">
        <w:t> :</w:t>
      </w:r>
    </w:p>
    <w:p w14:paraId="29808C7F" w14:textId="1C6E6FC6" w:rsidR="005E000A" w:rsidRDefault="005E000A" w:rsidP="009C60D5">
      <w:pPr>
        <w:pStyle w:val="Paragraphedeliste"/>
        <w:numPr>
          <w:ilvl w:val="0"/>
          <w:numId w:val="11"/>
        </w:numPr>
      </w:pPr>
      <w:r>
        <w:t>Enseigner les types de discours (</w:t>
      </w:r>
      <w:r w:rsidR="003F371C">
        <w:t xml:space="preserve">narratif, </w:t>
      </w:r>
      <w:r>
        <w:t>argumentatif, explicatif, etc.) et les genres liés à la discipline enseignée, en expliquer la structure de base.</w:t>
      </w:r>
    </w:p>
    <w:p w14:paraId="439AA77F" w14:textId="019715F4" w:rsidR="005E000A" w:rsidRDefault="005E000A" w:rsidP="009C60D5">
      <w:pPr>
        <w:pStyle w:val="Paragraphedeliste"/>
        <w:numPr>
          <w:ilvl w:val="0"/>
          <w:numId w:val="11"/>
        </w:numPr>
      </w:pPr>
      <w:r>
        <w:t>Préparer des questions de</w:t>
      </w:r>
      <w:r w:rsidR="00C61317">
        <w:t xml:space="preserve"> compréhension et</w:t>
      </w:r>
      <w:r>
        <w:t xml:space="preserve"> </w:t>
      </w:r>
      <w:r w:rsidR="0037258B">
        <w:t xml:space="preserve">de </w:t>
      </w:r>
      <w:r>
        <w:t xml:space="preserve">réflexion </w:t>
      </w:r>
      <w:r w:rsidR="00C61317">
        <w:t>à</w:t>
      </w:r>
      <w:r>
        <w:t xml:space="preserve"> pos</w:t>
      </w:r>
      <w:r w:rsidR="00C61317">
        <w:t>er</w:t>
      </w:r>
      <w:r>
        <w:t xml:space="preserve"> avant la lecture du texte</w:t>
      </w:r>
      <w:r w:rsidR="00D74FD1">
        <w:t> </w:t>
      </w:r>
      <w:r w:rsidR="00C61317">
        <w:t>; c</w:t>
      </w:r>
      <w:r>
        <w:t>es questions guideront la lecture</w:t>
      </w:r>
      <w:r w:rsidR="001E25A2">
        <w:t xml:space="preserve"> du texte et son analyse</w:t>
      </w:r>
      <w:r>
        <w:t xml:space="preserve">. </w:t>
      </w:r>
    </w:p>
    <w:p w14:paraId="1F18984B" w14:textId="7459169F" w:rsidR="005E000A" w:rsidRDefault="005E000A" w:rsidP="009C60D5">
      <w:pPr>
        <w:pStyle w:val="Paragraphedeliste"/>
        <w:numPr>
          <w:ilvl w:val="0"/>
          <w:numId w:val="11"/>
        </w:numPr>
      </w:pPr>
      <w:r>
        <w:t>Modéliser la lecture et les stratégies de lecture à utiliser</w:t>
      </w:r>
      <w:r w:rsidR="00F14B04">
        <w:t>, par exemple en</w:t>
      </w:r>
      <w:r>
        <w:t xml:space="preserve"> : </w:t>
      </w:r>
    </w:p>
    <w:p w14:paraId="0D9730F8" w14:textId="589283DA" w:rsidR="005E000A" w:rsidRDefault="00F14B04" w:rsidP="001837CE">
      <w:pPr>
        <w:pStyle w:val="Paragraphedeliste"/>
        <w:numPr>
          <w:ilvl w:val="1"/>
          <w:numId w:val="10"/>
        </w:numPr>
      </w:pPr>
      <w:proofErr w:type="gramStart"/>
      <w:r>
        <w:t>lisant</w:t>
      </w:r>
      <w:proofErr w:type="gramEnd"/>
      <w:r>
        <w:t xml:space="preserve"> </w:t>
      </w:r>
      <w:r w:rsidR="005E000A">
        <w:t xml:space="preserve">à haute voix un extrait </w:t>
      </w:r>
      <w:r>
        <w:t>de texte, puis</w:t>
      </w:r>
      <w:r w:rsidR="005E000A">
        <w:t xml:space="preserve"> en verbalisant </w:t>
      </w:r>
      <w:r>
        <w:t>votre</w:t>
      </w:r>
      <w:r w:rsidR="003916A1">
        <w:t xml:space="preserve"> propre </w:t>
      </w:r>
      <w:r w:rsidR="005E000A">
        <w:t xml:space="preserve">pensée et en faisant des annotations devant </w:t>
      </w:r>
      <w:r>
        <w:t>votre groupe</w:t>
      </w:r>
      <w:r w:rsidR="00D74FD1">
        <w:t> </w:t>
      </w:r>
      <w:r w:rsidR="001A7513">
        <w:t>;</w:t>
      </w:r>
    </w:p>
    <w:p w14:paraId="7C3E44A6" w14:textId="6D73D39C" w:rsidR="005E000A" w:rsidRDefault="00F14B04" w:rsidP="001837CE">
      <w:pPr>
        <w:pStyle w:val="Paragraphedeliste"/>
        <w:numPr>
          <w:ilvl w:val="1"/>
          <w:numId w:val="10"/>
        </w:numPr>
      </w:pPr>
      <w:proofErr w:type="gramStart"/>
      <w:r>
        <w:t>expliquant</w:t>
      </w:r>
      <w:proofErr w:type="gramEnd"/>
      <w:r w:rsidR="005E000A">
        <w:t xml:space="preserve"> </w:t>
      </w:r>
      <w:r>
        <w:t xml:space="preserve">comment </w:t>
      </w:r>
      <w:r w:rsidR="005E000A">
        <w:t>anno</w:t>
      </w:r>
      <w:r>
        <w:t>ter</w:t>
      </w:r>
      <w:r w:rsidR="005E000A">
        <w:t xml:space="preserve"> et la raison de vos choix </w:t>
      </w:r>
      <w:r w:rsidR="006342F9">
        <w:t xml:space="preserve">au </w:t>
      </w:r>
      <w:r w:rsidR="005E000A">
        <w:t>regard de la tâche demandée</w:t>
      </w:r>
      <w:r w:rsidR="00D74FD1">
        <w:t> </w:t>
      </w:r>
      <w:r w:rsidR="001A7513">
        <w:t>;</w:t>
      </w:r>
    </w:p>
    <w:p w14:paraId="7BDC9B19" w14:textId="1FD589C3" w:rsidR="005E000A" w:rsidRDefault="00F14B04" w:rsidP="001837CE">
      <w:pPr>
        <w:pStyle w:val="Paragraphedeliste"/>
        <w:numPr>
          <w:ilvl w:val="1"/>
          <w:numId w:val="10"/>
        </w:numPr>
      </w:pPr>
      <w:proofErr w:type="gramStart"/>
      <w:r>
        <w:t>faisant</w:t>
      </w:r>
      <w:proofErr w:type="gramEnd"/>
      <w:r w:rsidR="005E000A">
        <w:t xml:space="preserve"> reproduire cet exercice par les </w:t>
      </w:r>
      <w:r w:rsidR="00CA4615">
        <w:t>étudiantes et étudiants</w:t>
      </w:r>
      <w:r>
        <w:t xml:space="preserve"> </w:t>
      </w:r>
      <w:r w:rsidR="005E000A">
        <w:t>avec un court extrait de texte</w:t>
      </w:r>
      <w:r w:rsidR="001B0EA6">
        <w:t xml:space="preserve">, puis en fournissant </w:t>
      </w:r>
      <w:r w:rsidR="005E000A">
        <w:t>de la rétroaction.</w:t>
      </w:r>
    </w:p>
    <w:p w14:paraId="59370597" w14:textId="298C74B5" w:rsidR="005E000A" w:rsidRDefault="005E000A" w:rsidP="001837CE">
      <w:pPr>
        <w:pStyle w:val="Paragraphedeliste"/>
        <w:numPr>
          <w:ilvl w:val="0"/>
          <w:numId w:val="11"/>
        </w:numPr>
      </w:pPr>
      <w:r>
        <w:t xml:space="preserve">Utiliser des blogues, </w:t>
      </w:r>
      <w:r w:rsidR="001B0EA6">
        <w:t xml:space="preserve">des </w:t>
      </w:r>
      <w:r>
        <w:t xml:space="preserve">portfolios ou </w:t>
      </w:r>
      <w:r w:rsidR="001B0EA6">
        <w:t xml:space="preserve">des carnets </w:t>
      </w:r>
      <w:r>
        <w:t>de bord</w:t>
      </w:r>
      <w:r w:rsidR="00244768">
        <w:t xml:space="preserve"> afin que vos étudiantes et étudiants consignent les démarches qu’ils ont entrepris</w:t>
      </w:r>
      <w:r w:rsidR="00A77139">
        <w:t>es</w:t>
      </w:r>
      <w:r w:rsidR="00244768">
        <w:t>.</w:t>
      </w:r>
    </w:p>
    <w:p w14:paraId="2EDE6745" w14:textId="3E4D4A51" w:rsidR="005E000A" w:rsidRDefault="005E000A" w:rsidP="001837CE">
      <w:pPr>
        <w:pStyle w:val="Paragraphedeliste"/>
        <w:numPr>
          <w:ilvl w:val="0"/>
          <w:numId w:val="11"/>
        </w:numPr>
      </w:pPr>
      <w:r>
        <w:t>Mettre en place des c</w:t>
      </w:r>
      <w:r w:rsidRPr="009E2D2A">
        <w:t>ercles de lecture</w:t>
      </w:r>
      <w:r>
        <w:t xml:space="preserve"> pour favoriser la discussion et la coopération</w:t>
      </w:r>
      <w:r w:rsidR="00244768">
        <w:t> :</w:t>
      </w:r>
    </w:p>
    <w:p w14:paraId="252C8DBF" w14:textId="1C046321" w:rsidR="005E000A" w:rsidRDefault="00244768" w:rsidP="001837CE">
      <w:pPr>
        <w:pStyle w:val="Paragraphedeliste"/>
        <w:numPr>
          <w:ilvl w:val="1"/>
          <w:numId w:val="12"/>
        </w:numPr>
      </w:pPr>
      <w:proofErr w:type="gramStart"/>
      <w:r>
        <w:t>le</w:t>
      </w:r>
      <w:proofErr w:type="gramEnd"/>
      <w:r>
        <w:t xml:space="preserve"> n</w:t>
      </w:r>
      <w:r w:rsidR="005E000A">
        <w:t xml:space="preserve">ombre idéal : </w:t>
      </w:r>
      <w:r w:rsidR="00235636">
        <w:t xml:space="preserve">quatre </w:t>
      </w:r>
      <w:r w:rsidR="00CA4615">
        <w:t>étudiantes et étudiants</w:t>
      </w:r>
      <w:r>
        <w:t xml:space="preserve"> </w:t>
      </w:r>
      <w:r w:rsidR="005E000A">
        <w:t>par groupe</w:t>
      </w:r>
      <w:r w:rsidR="00D74FD1">
        <w:t> </w:t>
      </w:r>
      <w:r>
        <w:t>;</w:t>
      </w:r>
    </w:p>
    <w:p w14:paraId="39469D65" w14:textId="63897EEE" w:rsidR="005E000A" w:rsidRDefault="00733575" w:rsidP="001837CE">
      <w:pPr>
        <w:pStyle w:val="Paragraphedeliste"/>
        <w:numPr>
          <w:ilvl w:val="1"/>
          <w:numId w:val="12"/>
        </w:numPr>
      </w:pPr>
      <w:proofErr w:type="gramStart"/>
      <w:r>
        <w:t>o</w:t>
      </w:r>
      <w:r w:rsidR="005E000A">
        <w:t>n</w:t>
      </w:r>
      <w:proofErr w:type="gramEnd"/>
      <w:r w:rsidR="005E000A">
        <w:t xml:space="preserve"> peut demander aux </w:t>
      </w:r>
      <w:r w:rsidR="00CA4615">
        <w:t>étudiantes et étudiants</w:t>
      </w:r>
      <w:r>
        <w:t xml:space="preserve"> </w:t>
      </w:r>
      <w:r w:rsidR="005E000A">
        <w:t xml:space="preserve">de produire une synthèse commune ou un schéma </w:t>
      </w:r>
      <w:r>
        <w:t xml:space="preserve">faisant état de </w:t>
      </w:r>
      <w:r w:rsidR="005E000A">
        <w:t>leurs réflexions</w:t>
      </w:r>
      <w:r>
        <w:t xml:space="preserve"> et</w:t>
      </w:r>
      <w:r w:rsidR="005E000A">
        <w:t xml:space="preserve"> </w:t>
      </w:r>
      <w:r>
        <w:t xml:space="preserve">de </w:t>
      </w:r>
      <w:r w:rsidR="005E000A">
        <w:t>leurs échanges</w:t>
      </w:r>
      <w:r>
        <w:t xml:space="preserve"> (p. ex. une carte conceptuelle)</w:t>
      </w:r>
      <w:r w:rsidR="00D74FD1">
        <w:t> </w:t>
      </w:r>
      <w:r>
        <w:t>; c</w:t>
      </w:r>
      <w:r w:rsidR="005E000A">
        <w:t>ette synthèse oblige</w:t>
      </w:r>
      <w:r>
        <w:t>ra</w:t>
      </w:r>
      <w:r w:rsidR="005E000A">
        <w:t xml:space="preserve"> les </w:t>
      </w:r>
      <w:r w:rsidR="00CA4615">
        <w:t>étudiantes et étudiants</w:t>
      </w:r>
      <w:r>
        <w:t xml:space="preserve"> </w:t>
      </w:r>
      <w:r w:rsidR="005E000A">
        <w:t xml:space="preserve">à confronter leurs idées et à </w:t>
      </w:r>
      <w:r>
        <w:t>cheminer dans la production d’une réflexion commune</w:t>
      </w:r>
      <w:r w:rsidR="001479AB">
        <w:t>.</w:t>
      </w:r>
    </w:p>
    <w:p w14:paraId="38BAEE5D" w14:textId="18B0A579" w:rsidR="005E000A" w:rsidRDefault="005E000A" w:rsidP="001837CE">
      <w:pPr>
        <w:pStyle w:val="Paragraphedeliste"/>
        <w:numPr>
          <w:ilvl w:val="0"/>
          <w:numId w:val="13"/>
        </w:numPr>
      </w:pPr>
      <w:r>
        <w:t>Envisager des f</w:t>
      </w:r>
      <w:r w:rsidRPr="009E2D2A">
        <w:t>orum</w:t>
      </w:r>
      <w:r>
        <w:t>s</w:t>
      </w:r>
      <w:r w:rsidRPr="009E2D2A">
        <w:t xml:space="preserve"> de discussions</w:t>
      </w:r>
      <w:r>
        <w:t xml:space="preserve"> </w:t>
      </w:r>
      <w:r w:rsidR="000102FF">
        <w:t>(</w:t>
      </w:r>
      <w:r w:rsidR="000102FF" w:rsidRPr="004D48F8">
        <w:rPr>
          <w:i/>
          <w:iCs/>
        </w:rPr>
        <w:t>cf.</w:t>
      </w:r>
      <w:r w:rsidR="000102FF">
        <w:t xml:space="preserve"> </w:t>
      </w:r>
      <w:r w:rsidR="003916A1" w:rsidRPr="003916A1">
        <w:t>Exemple de forum de discussion sur des textes</w:t>
      </w:r>
      <w:r w:rsidR="003916A1">
        <w:t xml:space="preserve"> en Annexes</w:t>
      </w:r>
      <w:r w:rsidR="000102FF">
        <w:t>)</w:t>
      </w:r>
      <w:r w:rsidR="001479AB">
        <w:t xml:space="preserve"> ou c</w:t>
      </w:r>
      <w:r>
        <w:t xml:space="preserve">réer un canal </w:t>
      </w:r>
      <w:r w:rsidR="001479AB">
        <w:rPr>
          <w:i/>
          <w:iCs/>
        </w:rPr>
        <w:t xml:space="preserve">Teams </w:t>
      </w:r>
      <w:r>
        <w:t>sur le sujet de la lecture</w:t>
      </w:r>
      <w:r w:rsidR="000102FF">
        <w:t>.</w:t>
      </w:r>
    </w:p>
    <w:p w14:paraId="76574577" w14:textId="0B6D5033" w:rsidR="005E000A" w:rsidRDefault="00333B0F" w:rsidP="001837CE">
      <w:pPr>
        <w:pStyle w:val="Paragraphedeliste"/>
        <w:numPr>
          <w:ilvl w:val="0"/>
          <w:numId w:val="13"/>
        </w:numPr>
      </w:pPr>
      <w:r>
        <w:t>Au r</w:t>
      </w:r>
      <w:r w:rsidR="005E000A">
        <w:t>etour en classe</w:t>
      </w:r>
      <w:r>
        <w:t>,</w:t>
      </w:r>
      <w:r w:rsidR="005E000A">
        <w:t xml:space="preserve"> poser des question</w:t>
      </w:r>
      <w:r>
        <w:t>s</w:t>
      </w:r>
      <w:r w:rsidR="00D87E90">
        <w:t xml:space="preserve"> par le biais de</w:t>
      </w:r>
      <w:r w:rsidR="005E000A">
        <w:t xml:space="preserve"> sondage</w:t>
      </w:r>
      <w:r w:rsidR="00D87E90">
        <w:t xml:space="preserve">s, ou encore en organisant des </w:t>
      </w:r>
      <w:r w:rsidR="005E000A">
        <w:t>discussion</w:t>
      </w:r>
      <w:r w:rsidR="000F350C">
        <w:t>s</w:t>
      </w:r>
      <w:r w:rsidR="005E000A">
        <w:t xml:space="preserve"> entre les étudiants</w:t>
      </w:r>
      <w:r w:rsidR="00D87E90">
        <w:t xml:space="preserve"> (p. ex. en sous</w:t>
      </w:r>
      <w:r w:rsidR="005E000A">
        <w:t>-groupes</w:t>
      </w:r>
      <w:r w:rsidR="00D87E90">
        <w:t>).</w:t>
      </w:r>
    </w:p>
    <w:p w14:paraId="419DB854" w14:textId="5E0A28C2" w:rsidR="005355E8" w:rsidRDefault="005355E8">
      <w:pPr>
        <w:spacing w:after="0"/>
        <w:rPr>
          <w:rFonts w:ascii="Calibri" w:eastAsiaTheme="majorEastAsia" w:hAnsi="Calibri" w:cs="Calibri"/>
          <w:b/>
          <w:bCs/>
          <w:noProof/>
          <w:color w:val="004F88" w:themeColor="accent1" w:themeShade="BF"/>
          <w:sz w:val="32"/>
          <w:szCs w:val="32"/>
        </w:rPr>
      </w:pPr>
      <w:r>
        <w:br w:type="page"/>
      </w:r>
    </w:p>
    <w:p w14:paraId="1BC1D9A6" w14:textId="5058438D" w:rsidR="00EE5F57" w:rsidRDefault="000102FF" w:rsidP="000102FF">
      <w:pPr>
        <w:pStyle w:val="Titre1"/>
      </w:pPr>
      <w:bookmarkStart w:id="12" w:name="_Toc63239447"/>
      <w:r>
        <w:lastRenderedPageBreak/>
        <w:t>Annexes</w:t>
      </w:r>
      <w:bookmarkEnd w:id="12"/>
    </w:p>
    <w:p w14:paraId="65245E33" w14:textId="22C4BD03" w:rsidR="0080433F" w:rsidRDefault="0080433F" w:rsidP="0080433F">
      <w:pPr>
        <w:pStyle w:val="Titre2"/>
      </w:pPr>
      <w:bookmarkStart w:id="13" w:name="_Toc63239448"/>
      <w:r w:rsidRPr="007D3DA5">
        <w:t>Exemple d’éléments pour constituer une fiche de lecture de base</w:t>
      </w:r>
      <w:bookmarkEnd w:id="13"/>
    </w:p>
    <w:p w14:paraId="7093EA8A" w14:textId="6854BB59" w:rsidR="00A032C2" w:rsidRDefault="00A032C2" w:rsidP="00A032C2">
      <w:pPr>
        <w:rPr>
          <w:lang w:val="fr-FR"/>
        </w:rPr>
      </w:pPr>
      <w:r>
        <w:t xml:space="preserve">Cette grille, adaptée de </w:t>
      </w:r>
      <w:r w:rsidRPr="00A032C2">
        <w:rPr>
          <w:lang w:val="fr-FR"/>
        </w:rPr>
        <w:t xml:space="preserve">Justice, </w:t>
      </w:r>
      <w:proofErr w:type="spellStart"/>
      <w:r w:rsidRPr="00A032C2">
        <w:rPr>
          <w:lang w:val="fr-FR"/>
        </w:rPr>
        <w:t>Rice</w:t>
      </w:r>
      <w:proofErr w:type="spellEnd"/>
      <w:r w:rsidRPr="00A032C2">
        <w:rPr>
          <w:lang w:val="fr-FR"/>
        </w:rPr>
        <w:t xml:space="preserve">, </w:t>
      </w:r>
      <w:proofErr w:type="spellStart"/>
      <w:r w:rsidRPr="00A032C2">
        <w:rPr>
          <w:lang w:val="fr-FR"/>
        </w:rPr>
        <w:t>Warry</w:t>
      </w:r>
      <w:proofErr w:type="spellEnd"/>
      <w:r w:rsidRPr="00A032C2">
        <w:rPr>
          <w:lang w:val="fr-FR"/>
        </w:rPr>
        <w:t xml:space="preserve">, </w:t>
      </w:r>
      <w:proofErr w:type="spellStart"/>
      <w:r w:rsidRPr="00A032C2">
        <w:rPr>
          <w:lang w:val="fr-FR"/>
        </w:rPr>
        <w:t>Inglis</w:t>
      </w:r>
      <w:proofErr w:type="spellEnd"/>
      <w:r w:rsidRPr="00A032C2">
        <w:rPr>
          <w:lang w:val="fr-FR"/>
        </w:rPr>
        <w:t xml:space="preserve">, Miller et </w:t>
      </w:r>
      <w:proofErr w:type="spellStart"/>
      <w:r w:rsidRPr="00A032C2">
        <w:rPr>
          <w:lang w:val="fr-FR"/>
        </w:rPr>
        <w:t>Sammon</w:t>
      </w:r>
      <w:proofErr w:type="spellEnd"/>
      <w:r w:rsidRPr="00A032C2">
        <w:rPr>
          <w:lang w:val="fr-FR"/>
        </w:rPr>
        <w:t xml:space="preserve"> (2007)</w:t>
      </w:r>
      <w:r>
        <w:rPr>
          <w:lang w:val="fr-FR"/>
        </w:rPr>
        <w:t xml:space="preserve">, suggère un certain nombre d’éléments </w:t>
      </w:r>
      <w:r w:rsidR="00982478">
        <w:rPr>
          <w:lang w:val="fr-FR"/>
        </w:rPr>
        <w:t>pour une lecture superficielle d’un texte</w:t>
      </w:r>
      <w:r w:rsidR="00601467">
        <w:rPr>
          <w:lang w:val="fr-FR"/>
        </w:rPr>
        <w:t>.</w:t>
      </w:r>
    </w:p>
    <w:p w14:paraId="640ED055" w14:textId="77777777" w:rsidR="00F11C6F" w:rsidRDefault="00F11C6F" w:rsidP="00A032C2">
      <w:pPr>
        <w:rPr>
          <w:lang w:val="fr-FR"/>
        </w:rPr>
      </w:pPr>
    </w:p>
    <w:tbl>
      <w:tblPr>
        <w:tblStyle w:val="Grilledutableau"/>
        <w:tblW w:w="0" w:type="auto"/>
        <w:tblBorders>
          <w:top w:val="single" w:sz="8" w:space="0" w:color="003D5F" w:themeColor="text2"/>
          <w:left w:val="none" w:sz="0" w:space="0" w:color="auto"/>
          <w:bottom w:val="single" w:sz="8" w:space="0" w:color="003D5F" w:themeColor="text2"/>
          <w:right w:val="none" w:sz="0" w:space="0" w:color="auto"/>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3250"/>
        <w:gridCol w:w="38"/>
      </w:tblGrid>
      <w:tr w:rsidR="00C53E9C" w:rsidRPr="00B41396" w14:paraId="053696A9" w14:textId="77777777" w:rsidTr="006B7A84">
        <w:trPr>
          <w:gridAfter w:val="1"/>
          <w:wAfter w:w="38" w:type="dxa"/>
        </w:trPr>
        <w:tc>
          <w:tcPr>
            <w:tcW w:w="13278" w:type="dxa"/>
            <w:tcBorders>
              <w:top w:val="single" w:sz="8" w:space="0" w:color="003D5F" w:themeColor="text2"/>
              <w:bottom w:val="nil"/>
            </w:tcBorders>
          </w:tcPr>
          <w:p w14:paraId="60C51EAC" w14:textId="06118EEF" w:rsidR="00C53E9C" w:rsidRPr="00B41396" w:rsidRDefault="00C53E9C" w:rsidP="00C53E9C">
            <w:pPr>
              <w:rPr>
                <w:sz w:val="20"/>
                <w:szCs w:val="20"/>
                <w:lang w:val="fr-FR"/>
              </w:rPr>
            </w:pPr>
            <w:r w:rsidRPr="00B41396">
              <w:rPr>
                <w:b/>
                <w:sz w:val="20"/>
                <w:szCs w:val="20"/>
              </w:rPr>
              <w:t xml:space="preserve">Référence </w:t>
            </w:r>
            <w:r w:rsidRPr="00B41396">
              <w:rPr>
                <w:sz w:val="20"/>
                <w:szCs w:val="20"/>
              </w:rPr>
              <w:t>(insérer ici la référence complète du document au format APA, 7</w:t>
            </w:r>
            <w:r w:rsidRPr="00B41396">
              <w:rPr>
                <w:sz w:val="20"/>
                <w:szCs w:val="20"/>
                <w:vertAlign w:val="superscript"/>
              </w:rPr>
              <w:t>e</w:t>
            </w:r>
            <w:r w:rsidRPr="00B41396">
              <w:rPr>
                <w:sz w:val="20"/>
                <w:szCs w:val="20"/>
              </w:rPr>
              <w:t xml:space="preserve"> édition, telle qu’elle apparaîtrait dans une bibliographie : titre, </w:t>
            </w:r>
            <w:proofErr w:type="spellStart"/>
            <w:r w:rsidRPr="00B41396">
              <w:rPr>
                <w:sz w:val="20"/>
                <w:szCs w:val="20"/>
              </w:rPr>
              <w:t>auteur·trices</w:t>
            </w:r>
            <w:proofErr w:type="spellEnd"/>
            <w:r w:rsidRPr="00B41396">
              <w:rPr>
                <w:sz w:val="20"/>
                <w:szCs w:val="20"/>
              </w:rPr>
              <w:t>, date, éditeur, etc.)</w:t>
            </w:r>
          </w:p>
        </w:tc>
      </w:tr>
      <w:tr w:rsidR="00C53E9C" w:rsidRPr="00B41396" w14:paraId="6DB27734" w14:textId="77777777" w:rsidTr="006B7A84">
        <w:tc>
          <w:tcPr>
            <w:tcW w:w="13278" w:type="dxa"/>
            <w:gridSpan w:val="2"/>
            <w:tcBorders>
              <w:top w:val="nil"/>
              <w:bottom w:val="nil"/>
            </w:tcBorders>
            <w:shd w:val="clear" w:color="auto" w:fill="003D5F" w:themeFill="text2"/>
          </w:tcPr>
          <w:p w14:paraId="1A3E93A2" w14:textId="5FD3FE7F" w:rsidR="00C53E9C" w:rsidRPr="00B41396" w:rsidRDefault="00C53E9C" w:rsidP="00C53E9C">
            <w:pPr>
              <w:rPr>
                <w:sz w:val="20"/>
                <w:szCs w:val="20"/>
                <w:lang w:val="fr-FR"/>
              </w:rPr>
            </w:pPr>
            <w:r w:rsidRPr="00B41396">
              <w:rPr>
                <w:b/>
                <w:sz w:val="20"/>
                <w:szCs w:val="20"/>
              </w:rPr>
              <w:t>Synthèse</w:t>
            </w:r>
          </w:p>
        </w:tc>
      </w:tr>
      <w:tr w:rsidR="00C53E9C" w:rsidRPr="00B41396" w14:paraId="32BAC40D" w14:textId="77777777" w:rsidTr="006B7A84">
        <w:trPr>
          <w:gridAfter w:val="1"/>
          <w:wAfter w:w="38" w:type="dxa"/>
        </w:trPr>
        <w:tc>
          <w:tcPr>
            <w:tcW w:w="13278" w:type="dxa"/>
            <w:tcBorders>
              <w:top w:val="nil"/>
              <w:bottom w:val="nil"/>
            </w:tcBorders>
          </w:tcPr>
          <w:p w14:paraId="7293FF6C" w14:textId="6B2755D2" w:rsidR="00C53E9C" w:rsidRPr="007D1957" w:rsidRDefault="00C53E9C" w:rsidP="003879CF">
            <w:pPr>
              <w:pStyle w:val="Listenumrotetableau"/>
              <w:rPr>
                <w:lang w:val="fr-FR"/>
              </w:rPr>
            </w:pPr>
            <w:r w:rsidRPr="007D1957">
              <w:t>En une phrase, quelle est la thèse de l’</w:t>
            </w:r>
            <w:proofErr w:type="spellStart"/>
            <w:r w:rsidRPr="007D1957">
              <w:t>auteur·trice</w:t>
            </w:r>
            <w:proofErr w:type="spellEnd"/>
            <w:r w:rsidRPr="007D1957">
              <w:t xml:space="preserve"> ? Que </w:t>
            </w:r>
            <w:proofErr w:type="spellStart"/>
            <w:r w:rsidRPr="007D1957">
              <w:t>soutient-il·elle</w:t>
            </w:r>
            <w:proofErr w:type="spellEnd"/>
            <w:r w:rsidRPr="007D1957">
              <w:t> ?</w:t>
            </w:r>
          </w:p>
        </w:tc>
      </w:tr>
      <w:tr w:rsidR="00C53E9C" w:rsidRPr="00B41396" w14:paraId="14A3EBAD" w14:textId="77777777" w:rsidTr="006B7A84">
        <w:trPr>
          <w:gridAfter w:val="1"/>
          <w:wAfter w:w="38" w:type="dxa"/>
        </w:trPr>
        <w:tc>
          <w:tcPr>
            <w:tcW w:w="13278" w:type="dxa"/>
            <w:tcBorders>
              <w:top w:val="nil"/>
              <w:bottom w:val="nil"/>
            </w:tcBorders>
          </w:tcPr>
          <w:p w14:paraId="41FFFD44" w14:textId="076F0805" w:rsidR="00C53E9C" w:rsidRPr="007D1957" w:rsidRDefault="00C53E9C" w:rsidP="001837CE">
            <w:pPr>
              <w:pStyle w:val="Paragraphedeliste"/>
              <w:numPr>
                <w:ilvl w:val="0"/>
                <w:numId w:val="14"/>
              </w:numPr>
              <w:ind w:left="450"/>
              <w:rPr>
                <w:szCs w:val="20"/>
                <w:lang w:val="fr-FR"/>
              </w:rPr>
            </w:pPr>
            <w:r w:rsidRPr="007D1957">
              <w:rPr>
                <w:szCs w:val="20"/>
              </w:rPr>
              <w:t>Quels sont les principaux arguments évoqués pour défendre ou soutenir cette thèse ?</w:t>
            </w:r>
          </w:p>
        </w:tc>
      </w:tr>
      <w:tr w:rsidR="00C53E9C" w:rsidRPr="00B41396" w14:paraId="462FF57E" w14:textId="77777777" w:rsidTr="006B7A84">
        <w:trPr>
          <w:gridAfter w:val="1"/>
          <w:wAfter w:w="38" w:type="dxa"/>
        </w:trPr>
        <w:tc>
          <w:tcPr>
            <w:tcW w:w="13278" w:type="dxa"/>
            <w:tcBorders>
              <w:top w:val="nil"/>
              <w:bottom w:val="nil"/>
            </w:tcBorders>
          </w:tcPr>
          <w:p w14:paraId="6F951ABF" w14:textId="33C40848" w:rsidR="00C53E9C" w:rsidRPr="007D1957" w:rsidRDefault="00C53E9C" w:rsidP="001837CE">
            <w:pPr>
              <w:pStyle w:val="Paragraphedeliste"/>
              <w:numPr>
                <w:ilvl w:val="0"/>
                <w:numId w:val="14"/>
              </w:numPr>
              <w:ind w:left="450"/>
              <w:rPr>
                <w:szCs w:val="20"/>
                <w:lang w:val="fr-FR"/>
              </w:rPr>
            </w:pPr>
            <w:r w:rsidRPr="007D1957">
              <w:rPr>
                <w:szCs w:val="20"/>
              </w:rPr>
              <w:t>Quelles informations, preuves ou données l’</w:t>
            </w:r>
            <w:proofErr w:type="spellStart"/>
            <w:r w:rsidRPr="007D1957">
              <w:rPr>
                <w:szCs w:val="20"/>
              </w:rPr>
              <w:t>auteur·trice</w:t>
            </w:r>
            <w:proofErr w:type="spellEnd"/>
            <w:r w:rsidRPr="007D1957">
              <w:rPr>
                <w:szCs w:val="20"/>
              </w:rPr>
              <w:t xml:space="preserve"> </w:t>
            </w:r>
            <w:proofErr w:type="spellStart"/>
            <w:r w:rsidRPr="007D1957">
              <w:rPr>
                <w:szCs w:val="20"/>
              </w:rPr>
              <w:t>évoque-t-il·elle</w:t>
            </w:r>
            <w:proofErr w:type="spellEnd"/>
            <w:r w:rsidRPr="007D1957">
              <w:rPr>
                <w:szCs w:val="20"/>
              </w:rPr>
              <w:t xml:space="preserve"> pour appuyer son propos ?</w:t>
            </w:r>
          </w:p>
        </w:tc>
      </w:tr>
      <w:tr w:rsidR="00C53E9C" w:rsidRPr="00B41396" w14:paraId="7812BA6E" w14:textId="77777777" w:rsidTr="006B7A84">
        <w:trPr>
          <w:gridAfter w:val="1"/>
          <w:wAfter w:w="38" w:type="dxa"/>
        </w:trPr>
        <w:tc>
          <w:tcPr>
            <w:tcW w:w="13278" w:type="dxa"/>
            <w:tcBorders>
              <w:top w:val="nil"/>
              <w:bottom w:val="nil"/>
            </w:tcBorders>
          </w:tcPr>
          <w:p w14:paraId="38E9B006" w14:textId="7BBDFE9D" w:rsidR="00C53E9C" w:rsidRPr="007D1957" w:rsidRDefault="00C53E9C" w:rsidP="001837CE">
            <w:pPr>
              <w:pStyle w:val="Paragraphedeliste"/>
              <w:numPr>
                <w:ilvl w:val="0"/>
                <w:numId w:val="14"/>
              </w:numPr>
              <w:ind w:left="450"/>
              <w:rPr>
                <w:szCs w:val="20"/>
                <w:lang w:val="fr-FR"/>
              </w:rPr>
            </w:pPr>
            <w:r w:rsidRPr="007D1957">
              <w:rPr>
                <w:szCs w:val="20"/>
              </w:rPr>
              <w:t>L’</w:t>
            </w:r>
            <w:proofErr w:type="spellStart"/>
            <w:r w:rsidRPr="007D1957">
              <w:rPr>
                <w:szCs w:val="20"/>
              </w:rPr>
              <w:t>auteur·trice</w:t>
            </w:r>
            <w:proofErr w:type="spellEnd"/>
            <w:r w:rsidRPr="007D1957">
              <w:rPr>
                <w:szCs w:val="20"/>
              </w:rPr>
              <w:t xml:space="preserve"> </w:t>
            </w:r>
            <w:proofErr w:type="spellStart"/>
            <w:r w:rsidRPr="007D1957">
              <w:rPr>
                <w:szCs w:val="20"/>
              </w:rPr>
              <w:t>porte-t-il·elle</w:t>
            </w:r>
            <w:proofErr w:type="spellEnd"/>
            <w:r w:rsidRPr="007D1957">
              <w:rPr>
                <w:szCs w:val="20"/>
              </w:rPr>
              <w:t xml:space="preserve"> un ou des jugements ? Lesquels ?</w:t>
            </w:r>
          </w:p>
        </w:tc>
      </w:tr>
      <w:tr w:rsidR="00C53E9C" w:rsidRPr="00B41396" w14:paraId="356AF0AD" w14:textId="77777777" w:rsidTr="006B7A84">
        <w:tc>
          <w:tcPr>
            <w:tcW w:w="13278" w:type="dxa"/>
            <w:gridSpan w:val="2"/>
            <w:tcBorders>
              <w:top w:val="nil"/>
              <w:bottom w:val="nil"/>
            </w:tcBorders>
            <w:shd w:val="clear" w:color="auto" w:fill="003D5F" w:themeFill="text2"/>
          </w:tcPr>
          <w:p w14:paraId="01870F84" w14:textId="37D74428" w:rsidR="00C53E9C" w:rsidRPr="00B41396" w:rsidRDefault="00C53E9C" w:rsidP="00C53E9C">
            <w:pPr>
              <w:rPr>
                <w:sz w:val="20"/>
                <w:szCs w:val="20"/>
                <w:lang w:val="fr-FR"/>
              </w:rPr>
            </w:pPr>
            <w:r w:rsidRPr="00B41396">
              <w:rPr>
                <w:b/>
                <w:sz w:val="20"/>
                <w:szCs w:val="20"/>
              </w:rPr>
              <w:t>Analyse critique</w:t>
            </w:r>
          </w:p>
        </w:tc>
      </w:tr>
      <w:tr w:rsidR="00C53E9C" w:rsidRPr="00B41396" w14:paraId="2F236B6D" w14:textId="77777777" w:rsidTr="006B7A84">
        <w:trPr>
          <w:gridAfter w:val="1"/>
          <w:wAfter w:w="38" w:type="dxa"/>
        </w:trPr>
        <w:tc>
          <w:tcPr>
            <w:tcW w:w="13278" w:type="dxa"/>
            <w:tcBorders>
              <w:top w:val="nil"/>
              <w:bottom w:val="nil"/>
            </w:tcBorders>
          </w:tcPr>
          <w:p w14:paraId="629FFFC1" w14:textId="43B0BA30" w:rsidR="00C53E9C" w:rsidRPr="003879CF" w:rsidRDefault="00C53E9C" w:rsidP="001837CE">
            <w:pPr>
              <w:pStyle w:val="Paragraphedeliste"/>
              <w:numPr>
                <w:ilvl w:val="0"/>
                <w:numId w:val="15"/>
              </w:numPr>
              <w:ind w:left="450"/>
              <w:rPr>
                <w:szCs w:val="20"/>
              </w:rPr>
            </w:pPr>
            <w:r w:rsidRPr="003879CF">
              <w:rPr>
                <w:szCs w:val="20"/>
              </w:rPr>
              <w:t>Êtes-vous d’accord avec les propos de l’</w:t>
            </w:r>
            <w:proofErr w:type="spellStart"/>
            <w:r w:rsidRPr="003879CF">
              <w:rPr>
                <w:szCs w:val="20"/>
              </w:rPr>
              <w:t>auteur·trice</w:t>
            </w:r>
            <w:proofErr w:type="spellEnd"/>
            <w:r w:rsidRPr="003879CF">
              <w:rPr>
                <w:szCs w:val="20"/>
              </w:rPr>
              <w:t> ? Pourquoi ?</w:t>
            </w:r>
          </w:p>
        </w:tc>
      </w:tr>
      <w:tr w:rsidR="00C53E9C" w:rsidRPr="00B41396" w14:paraId="463DBED8" w14:textId="77777777" w:rsidTr="006B7A84">
        <w:trPr>
          <w:gridAfter w:val="1"/>
          <w:wAfter w:w="38" w:type="dxa"/>
        </w:trPr>
        <w:tc>
          <w:tcPr>
            <w:tcW w:w="13278" w:type="dxa"/>
            <w:tcBorders>
              <w:top w:val="nil"/>
              <w:bottom w:val="nil"/>
            </w:tcBorders>
          </w:tcPr>
          <w:p w14:paraId="7CDD060B" w14:textId="1151C3F4" w:rsidR="00C53E9C" w:rsidRPr="003879CF" w:rsidRDefault="00C53E9C" w:rsidP="001837CE">
            <w:pPr>
              <w:pStyle w:val="Paragraphedeliste"/>
              <w:numPr>
                <w:ilvl w:val="0"/>
                <w:numId w:val="15"/>
              </w:numPr>
              <w:ind w:left="450"/>
              <w:rPr>
                <w:szCs w:val="20"/>
              </w:rPr>
            </w:pPr>
            <w:r w:rsidRPr="003879CF">
              <w:rPr>
                <w:szCs w:val="20"/>
              </w:rPr>
              <w:t>Y a-t-il des éléments non abordés ou non pertinents ? Lesquels ?</w:t>
            </w:r>
          </w:p>
        </w:tc>
      </w:tr>
      <w:tr w:rsidR="00C53E9C" w:rsidRPr="00B41396" w14:paraId="2EB8ACD2" w14:textId="77777777" w:rsidTr="006B7A84">
        <w:trPr>
          <w:gridAfter w:val="1"/>
          <w:wAfter w:w="38" w:type="dxa"/>
        </w:trPr>
        <w:tc>
          <w:tcPr>
            <w:tcW w:w="13278" w:type="dxa"/>
            <w:tcBorders>
              <w:top w:val="nil"/>
              <w:bottom w:val="nil"/>
            </w:tcBorders>
          </w:tcPr>
          <w:p w14:paraId="49CF3F35" w14:textId="0F9658B7" w:rsidR="00C53E9C" w:rsidRPr="003879CF" w:rsidRDefault="00C53E9C" w:rsidP="001837CE">
            <w:pPr>
              <w:pStyle w:val="Paragraphedeliste"/>
              <w:numPr>
                <w:ilvl w:val="0"/>
                <w:numId w:val="15"/>
              </w:numPr>
              <w:ind w:left="450"/>
              <w:rPr>
                <w:szCs w:val="20"/>
              </w:rPr>
            </w:pPr>
            <w:r w:rsidRPr="003879CF">
              <w:rPr>
                <w:szCs w:val="20"/>
              </w:rPr>
              <w:t>Les conclusions ou les recommandations seraient-elles les mêmes si l’</w:t>
            </w:r>
            <w:proofErr w:type="spellStart"/>
            <w:r w:rsidRPr="003879CF">
              <w:rPr>
                <w:szCs w:val="20"/>
              </w:rPr>
              <w:t>auteur·trice</w:t>
            </w:r>
            <w:proofErr w:type="spellEnd"/>
            <w:r w:rsidRPr="003879CF">
              <w:rPr>
                <w:szCs w:val="20"/>
              </w:rPr>
              <w:t xml:space="preserve"> s’était </w:t>
            </w:r>
            <w:proofErr w:type="spellStart"/>
            <w:r w:rsidRPr="003879CF">
              <w:rPr>
                <w:szCs w:val="20"/>
              </w:rPr>
              <w:t>appuyé</w:t>
            </w:r>
            <w:r w:rsidR="0003470D" w:rsidRPr="003879CF">
              <w:rPr>
                <w:szCs w:val="20"/>
              </w:rPr>
              <w:t>·</w:t>
            </w:r>
            <w:r w:rsidR="0003470D">
              <w:rPr>
                <w:szCs w:val="20"/>
              </w:rPr>
              <w:t>e</w:t>
            </w:r>
            <w:proofErr w:type="spellEnd"/>
            <w:r w:rsidRPr="003879CF">
              <w:rPr>
                <w:szCs w:val="20"/>
              </w:rPr>
              <w:t xml:space="preserve"> sur une conception différente ? Sur des données différentes ?</w:t>
            </w:r>
          </w:p>
        </w:tc>
      </w:tr>
      <w:tr w:rsidR="00C53E9C" w:rsidRPr="00B41396" w14:paraId="6697ED93" w14:textId="77777777" w:rsidTr="006B7A84">
        <w:tc>
          <w:tcPr>
            <w:tcW w:w="13278" w:type="dxa"/>
            <w:gridSpan w:val="2"/>
            <w:tcBorders>
              <w:top w:val="nil"/>
              <w:bottom w:val="nil"/>
            </w:tcBorders>
            <w:shd w:val="clear" w:color="auto" w:fill="003D5F" w:themeFill="text2"/>
          </w:tcPr>
          <w:p w14:paraId="7DCAC296" w14:textId="08FA0F11" w:rsidR="00C53E9C" w:rsidRPr="00B41396" w:rsidRDefault="00C53E9C" w:rsidP="00C53E9C">
            <w:pPr>
              <w:rPr>
                <w:sz w:val="20"/>
                <w:szCs w:val="20"/>
                <w:lang w:val="fr-FR"/>
              </w:rPr>
            </w:pPr>
            <w:r w:rsidRPr="00B41396">
              <w:rPr>
                <w:b/>
                <w:sz w:val="20"/>
                <w:szCs w:val="20"/>
              </w:rPr>
              <w:t>Commentaires et transposition potentielle dans la pratique</w:t>
            </w:r>
          </w:p>
        </w:tc>
      </w:tr>
      <w:tr w:rsidR="00C53E9C" w:rsidRPr="00B41396" w14:paraId="3177CB05" w14:textId="77777777" w:rsidTr="006B7A84">
        <w:trPr>
          <w:gridAfter w:val="1"/>
          <w:wAfter w:w="38" w:type="dxa"/>
        </w:trPr>
        <w:tc>
          <w:tcPr>
            <w:tcW w:w="13278" w:type="dxa"/>
            <w:tcBorders>
              <w:top w:val="nil"/>
              <w:bottom w:val="single" w:sz="8" w:space="0" w:color="003D5F" w:themeColor="text2"/>
            </w:tcBorders>
          </w:tcPr>
          <w:p w14:paraId="6D820E9F" w14:textId="2C784E6F" w:rsidR="00C53E9C" w:rsidRPr="003879CF" w:rsidRDefault="00C53E9C" w:rsidP="001837CE">
            <w:pPr>
              <w:pStyle w:val="Paragraphedeliste"/>
              <w:numPr>
                <w:ilvl w:val="0"/>
                <w:numId w:val="16"/>
              </w:numPr>
              <w:ind w:left="450"/>
              <w:rPr>
                <w:szCs w:val="20"/>
                <w:lang w:val="fr-FR"/>
              </w:rPr>
            </w:pPr>
            <w:r w:rsidRPr="003879CF">
              <w:rPr>
                <w:szCs w:val="20"/>
              </w:rPr>
              <w:t xml:space="preserve">Y a-t-il des éléments, des idées ou des suggestions qui pourraient être utilisés pour bonifier </w:t>
            </w:r>
            <w:r w:rsidRPr="004D58EA">
              <w:rPr>
                <w:szCs w:val="20"/>
                <w:shd w:val="clear" w:color="auto" w:fill="FFE99B" w:themeFill="accent4" w:themeFillTint="66"/>
              </w:rPr>
              <w:t>[la pratique ou la recherche dans votre discipline, etc.]</w:t>
            </w:r>
            <w:r w:rsidRPr="003879CF">
              <w:rPr>
                <w:szCs w:val="20"/>
              </w:rPr>
              <w:t> ? Lesquels ?</w:t>
            </w:r>
          </w:p>
        </w:tc>
      </w:tr>
    </w:tbl>
    <w:p w14:paraId="6B877E26" w14:textId="77777777" w:rsidR="00601467" w:rsidRDefault="00601467">
      <w:pPr>
        <w:spacing w:after="0"/>
      </w:pPr>
      <w:r>
        <w:br w:type="page"/>
      </w:r>
    </w:p>
    <w:p w14:paraId="707BD024" w14:textId="7A75D2F1" w:rsidR="00141051" w:rsidRDefault="00141051" w:rsidP="00726946">
      <w:pPr>
        <w:pStyle w:val="Titre2"/>
      </w:pPr>
      <w:bookmarkStart w:id="14" w:name="_Toc63239449"/>
      <w:r>
        <w:lastRenderedPageBreak/>
        <w:t xml:space="preserve">Grille </w:t>
      </w:r>
      <w:r w:rsidRPr="00726946">
        <w:t>d’analyse</w:t>
      </w:r>
      <w:r>
        <w:t xml:space="preserve"> critique de textes</w:t>
      </w:r>
      <w:bookmarkEnd w:id="14"/>
    </w:p>
    <w:p w14:paraId="152A6249" w14:textId="5D72CE28" w:rsidR="00856CEC" w:rsidRDefault="00856CEC" w:rsidP="004D58EA">
      <w:pPr>
        <w:spacing w:after="240"/>
      </w:pPr>
      <w:r>
        <w:t xml:space="preserve">La grille ci-dessous permet d’aller un peu plus </w:t>
      </w:r>
      <w:r w:rsidR="005D4BC4">
        <w:t>loin que la grille précédente en suggérant des éléments de critique interne et externe.</w:t>
      </w:r>
    </w:p>
    <w:tbl>
      <w:tblPr>
        <w:tblStyle w:val="TableauGrille4"/>
        <w:tblW w:w="4996" w:type="pct"/>
        <w:tblLook w:val="04A0" w:firstRow="1" w:lastRow="0" w:firstColumn="1" w:lastColumn="0" w:noHBand="0" w:noVBand="1"/>
      </w:tblPr>
      <w:tblGrid>
        <w:gridCol w:w="8789"/>
        <w:gridCol w:w="1702"/>
        <w:gridCol w:w="2786"/>
      </w:tblGrid>
      <w:tr w:rsidR="006E21A7" w:rsidRPr="002F5A90" w14:paraId="6F6961DD" w14:textId="77777777" w:rsidTr="00A816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3037296C" w14:textId="6FD4B948" w:rsidR="006E21A7" w:rsidRPr="002F5A90" w:rsidRDefault="006E21A7" w:rsidP="00383394">
            <w:pPr>
              <w:pStyle w:val="Textetableau"/>
            </w:pPr>
            <w:r w:rsidRPr="002F5A90">
              <w:t>Référence APA</w:t>
            </w:r>
          </w:p>
        </w:tc>
        <w:tc>
          <w:tcPr>
            <w:tcW w:w="641" w:type="pct"/>
            <w:tcBorders>
              <w:right w:val="nil"/>
            </w:tcBorders>
          </w:tcPr>
          <w:p w14:paraId="00C7F0D9" w14:textId="2A5F3BD6" w:rsidR="006E21A7" w:rsidRPr="002F5A90" w:rsidRDefault="006E21A7" w:rsidP="00383394">
            <w:pPr>
              <w:pStyle w:val="Textetableau"/>
              <w:cnfStyle w:val="100000000000" w:firstRow="1" w:lastRow="0" w:firstColumn="0" w:lastColumn="0" w:oddVBand="0" w:evenVBand="0" w:oddHBand="0" w:evenHBand="0" w:firstRowFirstColumn="0" w:firstRowLastColumn="0" w:lastRowFirstColumn="0" w:lastRowLastColumn="0"/>
            </w:pPr>
            <w:r w:rsidRPr="002F5A90">
              <w:t>Type d’article :</w:t>
            </w:r>
          </w:p>
        </w:tc>
        <w:tc>
          <w:tcPr>
            <w:tcW w:w="1048" w:type="pct"/>
            <w:tcBorders>
              <w:left w:val="nil"/>
            </w:tcBorders>
          </w:tcPr>
          <w:p w14:paraId="4F3CED53" w14:textId="74B6C5E0" w:rsidR="006E21A7" w:rsidRPr="002F5A90" w:rsidRDefault="003E17D3" w:rsidP="00383394">
            <w:pPr>
              <w:pStyle w:val="Textetableau"/>
              <w:cnfStyle w:val="100000000000" w:firstRow="1" w:lastRow="0" w:firstColumn="0" w:lastColumn="0" w:oddVBand="0" w:evenVBand="0" w:oddHBand="0" w:evenHBand="0" w:firstRowFirstColumn="0" w:firstRowLastColumn="0" w:lastRowFirstColumn="0" w:lastRowLastColumn="0"/>
            </w:pPr>
            <w:sdt>
              <w:sdtPr>
                <w:id w:val="1650707834"/>
                <w14:checkbox>
                  <w14:checked w14:val="0"/>
                  <w14:checkedState w14:val="2612" w14:font="MS Gothic"/>
                  <w14:uncheckedState w14:val="2610" w14:font="MS Gothic"/>
                </w14:checkbox>
              </w:sdtPr>
              <w:sdtEndPr/>
              <w:sdtContent>
                <w:r w:rsidR="006E21A7" w:rsidRPr="002F5A90">
                  <w:rPr>
                    <w:rFonts w:ascii="MS Gothic" w:eastAsia="MS Gothic" w:hAnsi="MS Gothic" w:hint="eastAsia"/>
                  </w:rPr>
                  <w:t>☐</w:t>
                </w:r>
              </w:sdtContent>
            </w:sdt>
            <w:r w:rsidR="006E21A7" w:rsidRPr="002F5A90">
              <w:t>  Article scientifique</w:t>
            </w:r>
            <w:r w:rsidR="006E21A7" w:rsidRPr="002F5A90">
              <w:br/>
            </w:r>
            <w:sdt>
              <w:sdtPr>
                <w:id w:val="844820548"/>
                <w14:checkbox>
                  <w14:checked w14:val="0"/>
                  <w14:checkedState w14:val="2612" w14:font="MS Gothic"/>
                  <w14:uncheckedState w14:val="2610" w14:font="MS Gothic"/>
                </w14:checkbox>
              </w:sdtPr>
              <w:sdtEndPr/>
              <w:sdtContent>
                <w:r w:rsidR="006E21A7" w:rsidRPr="002F5A90">
                  <w:rPr>
                    <w:rFonts w:ascii="MS Gothic" w:eastAsia="MS Gothic" w:hAnsi="MS Gothic" w:hint="eastAsia"/>
                  </w:rPr>
                  <w:t>☐</w:t>
                </w:r>
              </w:sdtContent>
            </w:sdt>
            <w:r w:rsidR="006E21A7" w:rsidRPr="002F5A90">
              <w:t xml:space="preserve">  Autre : </w:t>
            </w:r>
          </w:p>
        </w:tc>
      </w:tr>
      <w:tr w:rsidR="006E21A7" w:rsidRPr="002F5A90" w14:paraId="2676C764" w14:textId="77777777" w:rsidTr="006E21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790A9804" w14:textId="591C008F" w:rsidR="006E21A7" w:rsidRPr="00BD532F" w:rsidRDefault="006E21A7" w:rsidP="00383394">
            <w:pPr>
              <w:pStyle w:val="Textetableau"/>
              <w:rPr>
                <w:i/>
                <w:iCs/>
                <w:sz w:val="22"/>
                <w:szCs w:val="22"/>
              </w:rPr>
            </w:pPr>
            <w:r w:rsidRPr="00BD532F">
              <w:rPr>
                <w:i/>
                <w:iCs/>
                <w:sz w:val="22"/>
                <w:szCs w:val="22"/>
              </w:rPr>
              <w:t>Critique interne</w:t>
            </w:r>
          </w:p>
        </w:tc>
      </w:tr>
      <w:tr w:rsidR="00766856" w:rsidRPr="002F5A90" w14:paraId="30787BE3"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35CC1D92" w14:textId="7EE02E69" w:rsidR="00766856" w:rsidRPr="00383394" w:rsidRDefault="002F5A90" w:rsidP="004E6C55">
            <w:pPr>
              <w:pStyle w:val="Textetableau"/>
              <w:ind w:left="283"/>
              <w:rPr>
                <w:b w:val="0"/>
                <w:bCs w:val="0"/>
              </w:rPr>
            </w:pPr>
            <w:r w:rsidRPr="00383394">
              <w:rPr>
                <w:b w:val="0"/>
                <w:bCs w:val="0"/>
              </w:rPr>
              <w:t>Clarté de la problématique posée</w:t>
            </w:r>
          </w:p>
        </w:tc>
        <w:tc>
          <w:tcPr>
            <w:tcW w:w="1690" w:type="pct"/>
            <w:gridSpan w:val="2"/>
          </w:tcPr>
          <w:p w14:paraId="7297467F" w14:textId="77777777" w:rsidR="00766856" w:rsidRPr="002F5A90"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65061C31"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19356FC9" w14:textId="5F89DF6B" w:rsidR="00766856" w:rsidRPr="00383394" w:rsidRDefault="00383394" w:rsidP="004E6C55">
            <w:pPr>
              <w:pStyle w:val="Textetableau"/>
              <w:ind w:left="283"/>
              <w:rPr>
                <w:b w:val="0"/>
                <w:bCs w:val="0"/>
              </w:rPr>
            </w:pPr>
            <w:r>
              <w:rPr>
                <w:b w:val="0"/>
                <w:bCs w:val="0"/>
              </w:rPr>
              <w:t>Pertinence du cadre d’analyse</w:t>
            </w:r>
          </w:p>
        </w:tc>
        <w:tc>
          <w:tcPr>
            <w:tcW w:w="1690" w:type="pct"/>
            <w:gridSpan w:val="2"/>
          </w:tcPr>
          <w:p w14:paraId="320E2DF7"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r w:rsidR="00766856" w:rsidRPr="002F5A90" w14:paraId="73561513"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36747E3C" w14:textId="2B2520D9" w:rsidR="00766856" w:rsidRPr="00383394" w:rsidRDefault="007B4AC9" w:rsidP="004E6C55">
            <w:pPr>
              <w:pStyle w:val="Textetableau"/>
              <w:ind w:left="283"/>
              <w:rPr>
                <w:b w:val="0"/>
                <w:bCs w:val="0"/>
              </w:rPr>
            </w:pPr>
            <w:r>
              <w:rPr>
                <w:b w:val="0"/>
                <w:bCs w:val="0"/>
              </w:rPr>
              <w:t>Rigueur de la méthodologie</w:t>
            </w:r>
          </w:p>
        </w:tc>
        <w:tc>
          <w:tcPr>
            <w:tcW w:w="1690" w:type="pct"/>
            <w:gridSpan w:val="2"/>
          </w:tcPr>
          <w:p w14:paraId="2E1B95FF"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0B19A602"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48737802" w14:textId="2413DDD8" w:rsidR="00766856" w:rsidRPr="00383394" w:rsidRDefault="007B4AC9" w:rsidP="004E6C55">
            <w:pPr>
              <w:pStyle w:val="Textetableau"/>
              <w:ind w:left="283"/>
              <w:rPr>
                <w:b w:val="0"/>
                <w:bCs w:val="0"/>
              </w:rPr>
            </w:pPr>
            <w:r>
              <w:rPr>
                <w:b w:val="0"/>
                <w:bCs w:val="0"/>
              </w:rPr>
              <w:t>Données/faits/exemples apportés pour étayer le propos</w:t>
            </w:r>
          </w:p>
        </w:tc>
        <w:tc>
          <w:tcPr>
            <w:tcW w:w="1690" w:type="pct"/>
            <w:gridSpan w:val="2"/>
          </w:tcPr>
          <w:p w14:paraId="10CFB32E"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r w:rsidR="00766856" w:rsidRPr="002F5A90" w14:paraId="32BB59FE"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72025A57" w14:textId="4057F532" w:rsidR="00766856" w:rsidRPr="00383394" w:rsidRDefault="004F2B93" w:rsidP="004E6C55">
            <w:pPr>
              <w:pStyle w:val="Textetableau"/>
              <w:ind w:left="283"/>
              <w:rPr>
                <w:b w:val="0"/>
                <w:bCs w:val="0"/>
              </w:rPr>
            </w:pPr>
            <w:r>
              <w:rPr>
                <w:b w:val="0"/>
                <w:bCs w:val="0"/>
              </w:rPr>
              <w:t>É</w:t>
            </w:r>
            <w:r w:rsidR="00B54902">
              <w:rPr>
                <w:b w:val="0"/>
                <w:bCs w:val="0"/>
              </w:rPr>
              <w:t>chantillon (population étudiée, taille, etc.)</w:t>
            </w:r>
          </w:p>
        </w:tc>
        <w:tc>
          <w:tcPr>
            <w:tcW w:w="1690" w:type="pct"/>
            <w:gridSpan w:val="2"/>
          </w:tcPr>
          <w:p w14:paraId="5F509D9C"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46FAE1FD"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58782376" w14:textId="6455C5C9" w:rsidR="00766856" w:rsidRPr="00383394" w:rsidRDefault="00B54902" w:rsidP="004E6C55">
            <w:pPr>
              <w:pStyle w:val="Textetableau"/>
              <w:ind w:left="283"/>
              <w:rPr>
                <w:b w:val="0"/>
                <w:bCs w:val="0"/>
              </w:rPr>
            </w:pPr>
            <w:r>
              <w:rPr>
                <w:b w:val="0"/>
                <w:bCs w:val="0"/>
              </w:rPr>
              <w:t>Instrument de collecte de données</w:t>
            </w:r>
            <w:r w:rsidR="00F103E9">
              <w:rPr>
                <w:b w:val="0"/>
                <w:bCs w:val="0"/>
              </w:rPr>
              <w:t xml:space="preserve"> (p.ex. des questionnaires ? des entrevues ?</w:t>
            </w:r>
            <w:r w:rsidR="00DE3AA1">
              <w:rPr>
                <w:b w:val="0"/>
                <w:bCs w:val="0"/>
              </w:rPr>
              <w:t>)</w:t>
            </w:r>
          </w:p>
        </w:tc>
        <w:tc>
          <w:tcPr>
            <w:tcW w:w="1690" w:type="pct"/>
            <w:gridSpan w:val="2"/>
          </w:tcPr>
          <w:p w14:paraId="13F55CEE"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r w:rsidR="00766856" w:rsidRPr="002F5A90" w14:paraId="7A573E5F"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21BC8459" w14:textId="48A60114" w:rsidR="00766856" w:rsidRPr="00383394" w:rsidRDefault="00F103E9" w:rsidP="004E6C55">
            <w:pPr>
              <w:pStyle w:val="Textetableau"/>
              <w:ind w:left="283"/>
              <w:rPr>
                <w:b w:val="0"/>
                <w:bCs w:val="0"/>
              </w:rPr>
            </w:pPr>
            <w:r>
              <w:rPr>
                <w:b w:val="0"/>
                <w:bCs w:val="0"/>
              </w:rPr>
              <w:t>Analyse de données (méthode)</w:t>
            </w:r>
          </w:p>
        </w:tc>
        <w:tc>
          <w:tcPr>
            <w:tcW w:w="1690" w:type="pct"/>
            <w:gridSpan w:val="2"/>
          </w:tcPr>
          <w:p w14:paraId="582E1137"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5D18B244"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0000C916" w14:textId="1F2CC011" w:rsidR="00766856" w:rsidRPr="00383394" w:rsidRDefault="0060011E" w:rsidP="004E6C55">
            <w:pPr>
              <w:pStyle w:val="Textetableau"/>
              <w:ind w:left="283"/>
              <w:rPr>
                <w:b w:val="0"/>
                <w:bCs w:val="0"/>
              </w:rPr>
            </w:pPr>
            <w:r>
              <w:rPr>
                <w:b w:val="0"/>
                <w:bCs w:val="0"/>
              </w:rPr>
              <w:t>Présentation d’exemples, de données ou de résultats éclairants</w:t>
            </w:r>
          </w:p>
        </w:tc>
        <w:tc>
          <w:tcPr>
            <w:tcW w:w="1690" w:type="pct"/>
            <w:gridSpan w:val="2"/>
          </w:tcPr>
          <w:p w14:paraId="392F0D29"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r w:rsidR="00766856" w:rsidRPr="002F5A90" w14:paraId="0900EF5B"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177BB033" w14:textId="4D655873" w:rsidR="00766856" w:rsidRPr="00383394" w:rsidRDefault="0060011E" w:rsidP="004E6C55">
            <w:pPr>
              <w:pStyle w:val="Textetableau"/>
              <w:ind w:left="283"/>
              <w:rPr>
                <w:b w:val="0"/>
                <w:bCs w:val="0"/>
              </w:rPr>
            </w:pPr>
            <w:r>
              <w:rPr>
                <w:b w:val="0"/>
                <w:bCs w:val="0"/>
              </w:rPr>
              <w:t>Justesse de l’interprétation</w:t>
            </w:r>
          </w:p>
        </w:tc>
        <w:tc>
          <w:tcPr>
            <w:tcW w:w="1690" w:type="pct"/>
            <w:gridSpan w:val="2"/>
          </w:tcPr>
          <w:p w14:paraId="7F2351AA"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7C0D6F01"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03EB2EA2" w14:textId="7E9AAD8E" w:rsidR="00766856" w:rsidRPr="00383394" w:rsidRDefault="0060011E" w:rsidP="004E6C55">
            <w:pPr>
              <w:pStyle w:val="Textetableau"/>
              <w:ind w:left="283"/>
              <w:rPr>
                <w:b w:val="0"/>
                <w:bCs w:val="0"/>
              </w:rPr>
            </w:pPr>
            <w:r>
              <w:rPr>
                <w:b w:val="0"/>
                <w:bCs w:val="0"/>
              </w:rPr>
              <w:t>Clarté, style, ton, concision, cohérence</w:t>
            </w:r>
          </w:p>
        </w:tc>
        <w:tc>
          <w:tcPr>
            <w:tcW w:w="1690" w:type="pct"/>
            <w:gridSpan w:val="2"/>
          </w:tcPr>
          <w:p w14:paraId="7068B5A5"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r w:rsidR="00766856" w:rsidRPr="002F5A90" w14:paraId="5E23143C"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2A686124" w14:textId="44BBF3F9" w:rsidR="00766856" w:rsidRPr="00383394" w:rsidRDefault="0060011E" w:rsidP="004E6C55">
            <w:pPr>
              <w:pStyle w:val="Textetableau"/>
              <w:ind w:left="283"/>
              <w:rPr>
                <w:b w:val="0"/>
                <w:bCs w:val="0"/>
              </w:rPr>
            </w:pPr>
            <w:r>
              <w:rPr>
                <w:b w:val="0"/>
                <w:bCs w:val="0"/>
              </w:rPr>
              <w:t>Présentation des références</w:t>
            </w:r>
          </w:p>
        </w:tc>
        <w:tc>
          <w:tcPr>
            <w:tcW w:w="1690" w:type="pct"/>
            <w:gridSpan w:val="2"/>
          </w:tcPr>
          <w:p w14:paraId="01636B96"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620AAF" w:rsidRPr="002F5A90" w14:paraId="21086C54" w14:textId="77777777" w:rsidTr="00620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6DA2FE73" w14:textId="44FE0B70" w:rsidR="00620AAF" w:rsidRPr="00BD532F" w:rsidRDefault="00620AAF" w:rsidP="00383394">
            <w:pPr>
              <w:pStyle w:val="Textetableau"/>
              <w:rPr>
                <w:i/>
                <w:iCs/>
                <w:sz w:val="22"/>
                <w:szCs w:val="22"/>
              </w:rPr>
            </w:pPr>
            <w:r w:rsidRPr="00BD532F">
              <w:rPr>
                <w:i/>
                <w:iCs/>
                <w:sz w:val="22"/>
                <w:szCs w:val="22"/>
              </w:rPr>
              <w:t>Critique externe</w:t>
            </w:r>
          </w:p>
        </w:tc>
      </w:tr>
      <w:tr w:rsidR="00766856" w:rsidRPr="002F5A90" w14:paraId="7A55B939"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5B30A84F" w14:textId="19EB0413" w:rsidR="00766856" w:rsidRPr="00383394" w:rsidRDefault="00620AAF" w:rsidP="00A81644">
            <w:pPr>
              <w:pStyle w:val="Textetableau"/>
              <w:ind w:left="283"/>
              <w:rPr>
                <w:b w:val="0"/>
                <w:bCs w:val="0"/>
              </w:rPr>
            </w:pPr>
            <w:r>
              <w:rPr>
                <w:b w:val="0"/>
                <w:bCs w:val="0"/>
              </w:rPr>
              <w:t>Qui est l’</w:t>
            </w:r>
            <w:proofErr w:type="spellStart"/>
            <w:r>
              <w:rPr>
                <w:b w:val="0"/>
                <w:bCs w:val="0"/>
              </w:rPr>
              <w:t>auteur</w:t>
            </w:r>
            <w:r>
              <w:rPr>
                <w:rFonts w:cs="Arial"/>
                <w:b w:val="0"/>
                <w:bCs w:val="0"/>
              </w:rPr>
              <w:t>∙</w:t>
            </w:r>
            <w:r>
              <w:rPr>
                <w:b w:val="0"/>
                <w:bCs w:val="0"/>
              </w:rPr>
              <w:t>trice</w:t>
            </w:r>
            <w:proofErr w:type="spellEnd"/>
            <w:r>
              <w:rPr>
                <w:b w:val="0"/>
                <w:bCs w:val="0"/>
              </w:rPr>
              <w:t xml:space="preserve"> ? </w:t>
            </w:r>
            <w:proofErr w:type="spellStart"/>
            <w:r>
              <w:rPr>
                <w:b w:val="0"/>
                <w:bCs w:val="0"/>
              </w:rPr>
              <w:t>Est-il</w:t>
            </w:r>
            <w:r w:rsidR="00DC3A0C">
              <w:rPr>
                <w:rFonts w:cs="Arial"/>
                <w:b w:val="0"/>
                <w:bCs w:val="0"/>
              </w:rPr>
              <w:t>∙elle</w:t>
            </w:r>
            <w:proofErr w:type="spellEnd"/>
            <w:r w:rsidR="00DC3A0C">
              <w:rPr>
                <w:rFonts w:cs="Arial"/>
                <w:b w:val="0"/>
                <w:bCs w:val="0"/>
              </w:rPr>
              <w:t xml:space="preserve"> fiable ?</w:t>
            </w:r>
          </w:p>
        </w:tc>
        <w:tc>
          <w:tcPr>
            <w:tcW w:w="1690" w:type="pct"/>
            <w:gridSpan w:val="2"/>
          </w:tcPr>
          <w:p w14:paraId="74B5B7B6"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718F8610"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45AFC681" w14:textId="3DA18991" w:rsidR="00766856" w:rsidRPr="00383394" w:rsidRDefault="00DC3A0C" w:rsidP="00A81644">
            <w:pPr>
              <w:pStyle w:val="Textetableau"/>
              <w:ind w:left="283"/>
              <w:rPr>
                <w:b w:val="0"/>
                <w:bCs w:val="0"/>
              </w:rPr>
            </w:pPr>
            <w:r>
              <w:rPr>
                <w:b w:val="0"/>
                <w:bCs w:val="0"/>
              </w:rPr>
              <w:t>Lieu de publication</w:t>
            </w:r>
          </w:p>
        </w:tc>
        <w:tc>
          <w:tcPr>
            <w:tcW w:w="1690" w:type="pct"/>
            <w:gridSpan w:val="2"/>
          </w:tcPr>
          <w:p w14:paraId="035F1404"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r w:rsidR="00766856" w:rsidRPr="002F5A90" w14:paraId="752872B7" w14:textId="77777777" w:rsidTr="00A81644">
        <w:tc>
          <w:tcPr>
            <w:cnfStyle w:val="001000000000" w:firstRow="0" w:lastRow="0" w:firstColumn="1" w:lastColumn="0" w:oddVBand="0" w:evenVBand="0" w:oddHBand="0" w:evenHBand="0" w:firstRowFirstColumn="0" w:firstRowLastColumn="0" w:lastRowFirstColumn="0" w:lastRowLastColumn="0"/>
            <w:tcW w:w="3310" w:type="pct"/>
          </w:tcPr>
          <w:p w14:paraId="2A16FEE3" w14:textId="0B20E4EA" w:rsidR="00766856" w:rsidRPr="00383394" w:rsidRDefault="00DC3A0C" w:rsidP="00A81644">
            <w:pPr>
              <w:pStyle w:val="Textetableau"/>
              <w:ind w:left="283"/>
              <w:rPr>
                <w:b w:val="0"/>
                <w:bCs w:val="0"/>
              </w:rPr>
            </w:pPr>
            <w:r>
              <w:rPr>
                <w:b w:val="0"/>
                <w:bCs w:val="0"/>
              </w:rPr>
              <w:t>Année de publication (récent-daté ?)</w:t>
            </w:r>
            <w:r w:rsidR="00EB5731">
              <w:rPr>
                <w:b w:val="0"/>
                <w:bCs w:val="0"/>
              </w:rPr>
              <w:t xml:space="preserve"> ? La situation a-t-elle évolué depuis ?</w:t>
            </w:r>
          </w:p>
        </w:tc>
        <w:tc>
          <w:tcPr>
            <w:tcW w:w="1690" w:type="pct"/>
            <w:gridSpan w:val="2"/>
          </w:tcPr>
          <w:p w14:paraId="4F3D13AB" w14:textId="77777777" w:rsidR="00766856" w:rsidRPr="00383394" w:rsidRDefault="00766856" w:rsidP="00383394">
            <w:pPr>
              <w:pStyle w:val="Textetableau"/>
              <w:cnfStyle w:val="000000000000" w:firstRow="0" w:lastRow="0" w:firstColumn="0" w:lastColumn="0" w:oddVBand="0" w:evenVBand="0" w:oddHBand="0" w:evenHBand="0" w:firstRowFirstColumn="0" w:firstRowLastColumn="0" w:lastRowFirstColumn="0" w:lastRowLastColumn="0"/>
            </w:pPr>
          </w:p>
        </w:tc>
      </w:tr>
      <w:tr w:rsidR="00766856" w:rsidRPr="002F5A90" w14:paraId="2C227055" w14:textId="77777777" w:rsidTr="00A81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0" w:type="pct"/>
          </w:tcPr>
          <w:p w14:paraId="2BC5D064" w14:textId="4781962C" w:rsidR="00766856" w:rsidRPr="00383394" w:rsidRDefault="00EB5731" w:rsidP="00A81644">
            <w:pPr>
              <w:pStyle w:val="Textetableau"/>
              <w:ind w:left="283"/>
              <w:rPr>
                <w:b w:val="0"/>
                <w:bCs w:val="0"/>
              </w:rPr>
            </w:pPr>
            <w:r>
              <w:rPr>
                <w:b w:val="0"/>
                <w:bCs w:val="0"/>
              </w:rPr>
              <w:t>Lieu/contexte de publication ou de l’étude ? Est-il le même que celui qui vous intéresse ?</w:t>
            </w:r>
          </w:p>
        </w:tc>
        <w:tc>
          <w:tcPr>
            <w:tcW w:w="1690" w:type="pct"/>
            <w:gridSpan w:val="2"/>
          </w:tcPr>
          <w:p w14:paraId="5ED8542F" w14:textId="77777777" w:rsidR="00766856" w:rsidRPr="00383394" w:rsidRDefault="00766856" w:rsidP="00383394">
            <w:pPr>
              <w:pStyle w:val="Textetableau"/>
              <w:cnfStyle w:val="000000100000" w:firstRow="0" w:lastRow="0" w:firstColumn="0" w:lastColumn="0" w:oddVBand="0" w:evenVBand="0" w:oddHBand="1" w:evenHBand="0" w:firstRowFirstColumn="0" w:firstRowLastColumn="0" w:lastRowFirstColumn="0" w:lastRowLastColumn="0"/>
            </w:pPr>
          </w:p>
        </w:tc>
      </w:tr>
    </w:tbl>
    <w:p w14:paraId="185BB950" w14:textId="77777777" w:rsidR="00C262E2" w:rsidRPr="00856CEC" w:rsidRDefault="00C262E2" w:rsidP="004D48F8"/>
    <w:p w14:paraId="5C3646E9" w14:textId="470BFE70" w:rsidR="000102FF" w:rsidRDefault="000102FF" w:rsidP="00726946">
      <w:pPr>
        <w:pStyle w:val="Titre2"/>
      </w:pPr>
      <w:bookmarkStart w:id="15" w:name="_Toc63239450"/>
      <w:r>
        <w:lastRenderedPageBreak/>
        <w:t xml:space="preserve">Exemple de forum de </w:t>
      </w:r>
      <w:r w:rsidRPr="00726946">
        <w:t>discussion</w:t>
      </w:r>
      <w:r w:rsidR="00235E43">
        <w:t xml:space="preserve"> sur des textes</w:t>
      </w:r>
      <w:bookmarkEnd w:id="15"/>
    </w:p>
    <w:p w14:paraId="716D83F5" w14:textId="275655A3" w:rsidR="00063A62" w:rsidRDefault="008E4970" w:rsidP="00235E43">
      <w:r>
        <w:t>L</w:t>
      </w:r>
      <w:r w:rsidR="00235E43">
        <w:t>es deux captures d’écran ci-dessous</w:t>
      </w:r>
      <w:r>
        <w:t xml:space="preserve"> permettent d’illustrer comment les forums peuvent être exploités pour </w:t>
      </w:r>
      <w:r w:rsidR="00E96F23">
        <w:t xml:space="preserve">encourager les débats sur les </w:t>
      </w:r>
      <w:r>
        <w:t>lectures hebdomadaires de texte</w:t>
      </w:r>
      <w:r w:rsidR="00E96F23">
        <w:t>s.</w:t>
      </w:r>
    </w:p>
    <w:p w14:paraId="0DD7C252" w14:textId="24B60D61" w:rsidR="005D4BC4" w:rsidRPr="004D48F8" w:rsidRDefault="008D0DCA" w:rsidP="004D48F8">
      <w:pPr>
        <w:widowControl w:val="0"/>
        <w:rPr>
          <w:rFonts w:asciiTheme="minorHAnsi" w:hAnsiTheme="minorHAnsi"/>
          <w:sz w:val="24"/>
        </w:rPr>
      </w:pPr>
      <w:r>
        <w:t xml:space="preserve">Dans l’exemple de gauche, </w:t>
      </w:r>
      <w:proofErr w:type="spellStart"/>
      <w:r>
        <w:t>un·e</w:t>
      </w:r>
      <w:proofErr w:type="spellEnd"/>
      <w:r>
        <w:t xml:space="preserve"> </w:t>
      </w:r>
      <w:proofErr w:type="spellStart"/>
      <w:r>
        <w:t>étudiant·e</w:t>
      </w:r>
      <w:proofErr w:type="spellEnd"/>
      <w:r>
        <w:t xml:space="preserve"> a partagé un enregistrement vidéo dans lequel </w:t>
      </w:r>
      <w:proofErr w:type="spellStart"/>
      <w:r>
        <w:t>il</w:t>
      </w:r>
      <w:r w:rsidR="004F2B93">
        <w:t>·elle</w:t>
      </w:r>
      <w:proofErr w:type="spellEnd"/>
      <w:r>
        <w:t xml:space="preserve"> analyse un texte. Dans un second temps, </w:t>
      </w:r>
      <w:proofErr w:type="spellStart"/>
      <w:r>
        <w:t>un·e</w:t>
      </w:r>
      <w:proofErr w:type="spellEnd"/>
      <w:r>
        <w:t xml:space="preserve"> collègue a lancé les débats en proposant, sous forme de questions, plusieurs pistes de réflexion. </w:t>
      </w:r>
      <w:r w:rsidR="00E96F23">
        <w:t>Dans l</w:t>
      </w:r>
      <w:r w:rsidR="00063A62">
        <w:t>’exemple</w:t>
      </w:r>
      <w:r w:rsidR="00E96F23">
        <w:t xml:space="preserve"> de </w:t>
      </w:r>
      <w:r>
        <w:t>droite</w:t>
      </w:r>
      <w:r w:rsidR="00E96F23">
        <w:t xml:space="preserve">, </w:t>
      </w:r>
      <w:proofErr w:type="spellStart"/>
      <w:r w:rsidR="00E96F23">
        <w:t>un·e</w:t>
      </w:r>
      <w:proofErr w:type="spellEnd"/>
      <w:r w:rsidR="00E96F23">
        <w:t xml:space="preserve"> </w:t>
      </w:r>
      <w:proofErr w:type="spellStart"/>
      <w:r w:rsidR="00E96F23">
        <w:t>étudiant·e</w:t>
      </w:r>
      <w:proofErr w:type="spellEnd"/>
      <w:r w:rsidR="00E96F23">
        <w:t xml:space="preserve"> a partagé une courte synthèse</w:t>
      </w:r>
      <w:r w:rsidR="00BA776E">
        <w:t xml:space="preserve"> à la suite de quoi </w:t>
      </w:r>
      <w:r w:rsidR="00B90AEC">
        <w:t>l’</w:t>
      </w:r>
      <w:proofErr w:type="spellStart"/>
      <w:r w:rsidR="00B90AEC">
        <w:t>enseignant·e</w:t>
      </w:r>
      <w:proofErr w:type="spellEnd"/>
      <w:r w:rsidR="00B90AEC">
        <w:t xml:space="preserve"> a relancé le reste du groupe</w:t>
      </w:r>
      <w:r w:rsidR="00063A62">
        <w:t xml:space="preserve">. </w:t>
      </w:r>
    </w:p>
    <w:p w14:paraId="7B5CAD6A" w14:textId="5FAC0EDB" w:rsidR="00996823" w:rsidRDefault="00483C77">
      <w:pPr>
        <w:spacing w:before="0" w:after="0" w:line="240" w:lineRule="auto"/>
        <w:jc w:val="left"/>
        <w:rPr>
          <w:rFonts w:eastAsiaTheme="majorEastAsia" w:cstheme="majorBidi"/>
          <w:color w:val="003D5F" w:themeColor="text2"/>
          <w:sz w:val="26"/>
          <w:szCs w:val="26"/>
        </w:rPr>
      </w:pPr>
      <w:r>
        <w:rPr>
          <w:noProof/>
        </w:rPr>
        <mc:AlternateContent>
          <mc:Choice Requires="wpg">
            <w:drawing>
              <wp:anchor distT="0" distB="0" distL="114300" distR="114300" simplePos="0" relativeHeight="251658243" behindDoc="0" locked="0" layoutInCell="1" allowOverlap="1" wp14:anchorId="245BE061" wp14:editId="18D7EF3F">
                <wp:simplePos x="0" y="0"/>
                <wp:positionH relativeFrom="margin">
                  <wp:align>center</wp:align>
                </wp:positionH>
                <wp:positionV relativeFrom="paragraph">
                  <wp:posOffset>430161</wp:posOffset>
                </wp:positionV>
                <wp:extent cx="6097905" cy="3618230"/>
                <wp:effectExtent l="152400" t="152400" r="360045" b="363220"/>
                <wp:wrapTopAndBottom/>
                <wp:docPr id="3" name="Groupe 3"/>
                <wp:cNvGraphicFramePr/>
                <a:graphic xmlns:a="http://schemas.openxmlformats.org/drawingml/2006/main">
                  <a:graphicData uri="http://schemas.microsoft.com/office/word/2010/wordprocessingGroup">
                    <wpg:wgp>
                      <wpg:cNvGrpSpPr/>
                      <wpg:grpSpPr>
                        <a:xfrm>
                          <a:off x="0" y="0"/>
                          <a:ext cx="6097905" cy="3618230"/>
                          <a:chOff x="0" y="0"/>
                          <a:chExt cx="6281452" cy="3728085"/>
                        </a:xfrm>
                      </wpg:grpSpPr>
                      <pic:pic xmlns:pic="http://schemas.openxmlformats.org/drawingml/2006/picture">
                        <pic:nvPicPr>
                          <pic:cNvPr id="2" name="Image 2"/>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519680" cy="3728085"/>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1" name="Image 1"/>
                          <pic:cNvPicPr>
                            <a:picLocks noChangeAspect="1"/>
                          </pic:cNvPicPr>
                        </pic:nvPicPr>
                        <pic:blipFill rotWithShape="1">
                          <a:blip r:embed="rId36">
                            <a:extLst>
                              <a:ext uri="{28A0092B-C50C-407E-A947-70E740481C1C}">
                                <a14:useLocalDpi xmlns:a14="http://schemas.microsoft.com/office/drawing/2010/main" val="0"/>
                              </a:ext>
                            </a:extLst>
                          </a:blip>
                          <a:srcRect l="1467" r="6228"/>
                          <a:stretch/>
                        </pic:blipFill>
                        <pic:spPr bwMode="auto">
                          <a:xfrm>
                            <a:off x="3761772" y="0"/>
                            <a:ext cx="2519680" cy="29489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600C3EE5" id="Groupe 3" o:spid="_x0000_s1026" style="position:absolute;margin-left:0;margin-top:33.85pt;width:480.15pt;height:284.9pt;z-index:251657219;mso-position-horizontal:center;mso-position-horizontal-relative:margin;mso-width-relative:margin;mso-height-relative:margin" coordsize="62814,37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">
                <v:shape id="Image 2" o:spid="_x0000_s1027" type="#_x0000_t75" style="position:absolute;width:25196;height:37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">
                  <v:imagedata r:id="rId38" o:title=""/>
                  <v:shadow on="t" color="#333" opacity="42598f" origin="-.5,-.5" offset="2.74397mm,2.74397mm"/>
                </v:shape>
                <v:shape id="Image 1" o:spid="_x0000_s1028" type="#_x0000_t75" style="position:absolute;left:37617;width:25197;height:29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">
                  <v:imagedata r:id="rId39" o:title="" cropleft="961f" cropright="4082f"/>
                  <v:shadow on="t" color="#333" opacity="42598f" origin="-.5,-.5" offset="2.74397mm,2.74397mm"/>
                </v:shape>
                <w10:wrap type="topAndBottom" anchorx="margin"/>
              </v:group>
            </w:pict>
          </mc:Fallback>
        </mc:AlternateContent>
      </w:r>
      <w:r w:rsidR="00996823">
        <w:br w:type="page"/>
      </w:r>
    </w:p>
    <w:p w14:paraId="7F7155E1" w14:textId="6F145DBA" w:rsidR="00CC22D9" w:rsidRPr="004D48F8" w:rsidRDefault="000066E1" w:rsidP="004D48F8">
      <w:pPr>
        <w:pStyle w:val="Titre2"/>
        <w:rPr>
          <w:rFonts w:asciiTheme="majorHAnsi" w:hAnsiTheme="majorHAnsi"/>
          <w:color w:val="004F88" w:themeColor="accent1" w:themeShade="BF"/>
        </w:rPr>
      </w:pPr>
      <w:bookmarkStart w:id="16" w:name="_Toc63239451"/>
      <w:r>
        <w:lastRenderedPageBreak/>
        <w:t xml:space="preserve">Utiliser un logiciel de gestion </w:t>
      </w:r>
      <w:r w:rsidRPr="00726946">
        <w:t>bibliographi</w:t>
      </w:r>
      <w:r w:rsidR="00D54E15" w:rsidRPr="00726946">
        <w:t>qu</w:t>
      </w:r>
      <w:r w:rsidRPr="00726946">
        <w:t>e</w:t>
      </w:r>
      <w:bookmarkEnd w:id="16"/>
    </w:p>
    <w:p w14:paraId="461CD40B" w14:textId="3C6095AD" w:rsidR="003916A1" w:rsidRDefault="00483C77" w:rsidP="003916A1">
      <w:r w:rsidRPr="004D48F8">
        <w:rPr>
          <w:i/>
          <w:iCs/>
          <w:noProof/>
        </w:rPr>
        <w:drawing>
          <wp:anchor distT="0" distB="0" distL="114300" distR="114300" simplePos="0" relativeHeight="251658244" behindDoc="0" locked="0" layoutInCell="1" allowOverlap="1" wp14:anchorId="023897C3" wp14:editId="2F01F065">
            <wp:simplePos x="0" y="0"/>
            <wp:positionH relativeFrom="margin">
              <wp:align>center</wp:align>
            </wp:positionH>
            <wp:positionV relativeFrom="paragraph">
              <wp:posOffset>1004097</wp:posOffset>
            </wp:positionV>
            <wp:extent cx="5037883" cy="3468209"/>
            <wp:effectExtent l="152400" t="152400" r="353695" b="361315"/>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7883" cy="3468209"/>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D54E15" w:rsidRPr="004D48F8">
        <w:rPr>
          <w:i/>
          <w:iCs/>
        </w:rPr>
        <w:t>Zotero</w:t>
      </w:r>
      <w:r w:rsidR="00D54E15">
        <w:t>, un logiciel de gestion bibliographique libre, permet de partager des bibliothèques</w:t>
      </w:r>
      <w:r w:rsidR="00DA36A1">
        <w:t xml:space="preserve"> de références et d’y associer des fichiers. Dans l’exemple ci-dessous, l’</w:t>
      </w:r>
      <w:proofErr w:type="spellStart"/>
      <w:r w:rsidR="00DA36A1">
        <w:t>enseignant·e</w:t>
      </w:r>
      <w:proofErr w:type="spellEnd"/>
      <w:r w:rsidR="00DA36A1">
        <w:t xml:space="preserve"> </w:t>
      </w:r>
      <w:r w:rsidR="00D10A7C">
        <w:t>a</w:t>
      </w:r>
      <w:r w:rsidR="003052BA">
        <w:t xml:space="preserve"> demand</w:t>
      </w:r>
      <w:r w:rsidR="00D10A7C">
        <w:t>é</w:t>
      </w:r>
      <w:r w:rsidR="003052BA">
        <w:t xml:space="preserve"> à des sous-groupes de créer de telle</w:t>
      </w:r>
      <w:r w:rsidR="000F350C">
        <w:t>s</w:t>
      </w:r>
      <w:r w:rsidR="003052BA">
        <w:t xml:space="preserve"> bibliothèques et d’y partager le</w:t>
      </w:r>
      <w:r w:rsidR="00CD2083">
        <w:t xml:space="preserve"> produit de leurs recherches. Ici, on voit un document PDF annoté par plusieurs </w:t>
      </w:r>
      <w:proofErr w:type="spellStart"/>
      <w:r w:rsidR="00CD2083">
        <w:t>étudiant·es</w:t>
      </w:r>
      <w:proofErr w:type="spellEnd"/>
      <w:r w:rsidR="00CD2083">
        <w:t xml:space="preserve"> du même sous-groupe</w:t>
      </w:r>
      <w:r w:rsidR="00820A36">
        <w:t xml:space="preserve"> et des notes qui ont été associées au texte</w:t>
      </w:r>
      <w:r w:rsidR="00CD2083">
        <w:t>.</w:t>
      </w:r>
    </w:p>
    <w:p w14:paraId="33B6A7DC" w14:textId="3789E308" w:rsidR="00312A61" w:rsidRDefault="00312A61">
      <w:pPr>
        <w:spacing w:after="0"/>
      </w:pPr>
      <w:r>
        <w:br w:type="page"/>
      </w:r>
    </w:p>
    <w:p w14:paraId="42D5C32F" w14:textId="73CDE0EE" w:rsidR="00CD2083" w:rsidRDefault="00312A61" w:rsidP="004D48F8">
      <w:pPr>
        <w:pStyle w:val="Titre2"/>
      </w:pPr>
      <w:bookmarkStart w:id="17" w:name="_Toc63239452"/>
      <w:r>
        <w:lastRenderedPageBreak/>
        <w:t xml:space="preserve">Utiliser les canaux </w:t>
      </w:r>
      <w:r>
        <w:rPr>
          <w:i/>
          <w:iCs/>
        </w:rPr>
        <w:t xml:space="preserve">Teams </w:t>
      </w:r>
      <w:r>
        <w:t>pour créer des salons de lecture</w:t>
      </w:r>
      <w:bookmarkEnd w:id="17"/>
    </w:p>
    <w:p w14:paraId="1FEF1DD2" w14:textId="4CD0F6C2" w:rsidR="005B6D97" w:rsidRPr="00312A61" w:rsidRDefault="005B6D97" w:rsidP="003916A1">
      <w:r>
        <w:t xml:space="preserve">Avec </w:t>
      </w:r>
      <w:r>
        <w:rPr>
          <w:i/>
          <w:iCs/>
        </w:rPr>
        <w:t>Teams</w:t>
      </w:r>
      <w:r>
        <w:t>, il est possible de cr</w:t>
      </w:r>
      <w:r w:rsidR="00D20328">
        <w:t>é</w:t>
      </w:r>
      <w:r>
        <w:t xml:space="preserve">er des </w:t>
      </w:r>
      <w:r w:rsidR="00D20328">
        <w:t>sous-groupes (des «</w:t>
      </w:r>
      <w:r w:rsidR="00D74FD1">
        <w:t> </w:t>
      </w:r>
      <w:r w:rsidR="00D20328">
        <w:t>canaux</w:t>
      </w:r>
      <w:r w:rsidR="00D74FD1">
        <w:t> </w:t>
      </w:r>
      <w:r w:rsidR="00D20328">
        <w:t>») dans lesquels plusieurs étudiantes et étudiants peuvent collaborer avec différents outils (p. ex. clavardage, webconférence, partage et corédaction synchrone de fichiers, etc.). Dans l’exemple ci-dessous, l’</w:t>
      </w:r>
      <w:proofErr w:type="spellStart"/>
      <w:r w:rsidR="00D20328">
        <w:t>enseignant·e</w:t>
      </w:r>
      <w:proofErr w:type="spellEnd"/>
      <w:r w:rsidR="00D20328">
        <w:t xml:space="preserve"> </w:t>
      </w:r>
      <w:r w:rsidR="00EA5728">
        <w:t xml:space="preserve">a partagé un texte dans chacun des canaux et </w:t>
      </w:r>
      <w:proofErr w:type="spellStart"/>
      <w:r w:rsidR="00EA5728">
        <w:t>il·elle</w:t>
      </w:r>
      <w:proofErr w:type="spellEnd"/>
      <w:r w:rsidR="00EA5728">
        <w:t xml:space="preserve"> a</w:t>
      </w:r>
      <w:r w:rsidR="00C40925">
        <w:t xml:space="preserve"> énoncé plusieurs questions </w:t>
      </w:r>
      <w:r w:rsidR="00EA5728">
        <w:t>pour orienter l’</w:t>
      </w:r>
      <w:r w:rsidR="00F54EA6">
        <w:t>é</w:t>
      </w:r>
      <w:r w:rsidR="00EA5728">
        <w:t>quipe.</w:t>
      </w:r>
    </w:p>
    <w:p w14:paraId="2E5CDF87" w14:textId="079756E8" w:rsidR="001F424E" w:rsidRDefault="00483C77">
      <w:pPr>
        <w:spacing w:after="0"/>
        <w:rPr>
          <w:rFonts w:asciiTheme="majorHAnsi" w:eastAsiaTheme="majorEastAsia" w:hAnsiTheme="majorHAnsi" w:cstheme="majorBidi"/>
          <w:b/>
          <w:bCs/>
          <w:color w:val="004F88" w:themeColor="accent1" w:themeShade="BF"/>
          <w:sz w:val="26"/>
          <w:szCs w:val="26"/>
        </w:rPr>
      </w:pPr>
      <w:r>
        <w:rPr>
          <w:noProof/>
        </w:rPr>
        <w:drawing>
          <wp:anchor distT="0" distB="0" distL="114300" distR="114300" simplePos="0" relativeHeight="251658245" behindDoc="0" locked="0" layoutInCell="1" allowOverlap="1" wp14:anchorId="0256B07A" wp14:editId="7870287B">
            <wp:simplePos x="0" y="0"/>
            <wp:positionH relativeFrom="margin">
              <wp:align>center</wp:align>
            </wp:positionH>
            <wp:positionV relativeFrom="paragraph">
              <wp:posOffset>385445</wp:posOffset>
            </wp:positionV>
            <wp:extent cx="5001895" cy="3388360"/>
            <wp:effectExtent l="152400" t="152400" r="370205" b="36449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01895" cy="338836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1F424E">
        <w:rPr>
          <w:b/>
          <w:bCs/>
        </w:rPr>
        <w:br w:type="page"/>
      </w:r>
    </w:p>
    <w:p w14:paraId="67C04261" w14:textId="21FBD4BA" w:rsidR="003916A1" w:rsidRDefault="001F424E" w:rsidP="00726946">
      <w:pPr>
        <w:pStyle w:val="Titre2"/>
      </w:pPr>
      <w:bookmarkStart w:id="18" w:name="_Toc63239453"/>
      <w:r>
        <w:lastRenderedPageBreak/>
        <w:t>D’autre</w:t>
      </w:r>
      <w:r w:rsidR="000F350C">
        <w:t>s</w:t>
      </w:r>
      <w:r>
        <w:t xml:space="preserve"> </w:t>
      </w:r>
      <w:r w:rsidRPr="00726946">
        <w:t>solutions</w:t>
      </w:r>
      <w:r>
        <w:t xml:space="preserve"> à explore</w:t>
      </w:r>
      <w:r w:rsidR="000F350C">
        <w:t>r</w:t>
      </w:r>
      <w:r>
        <w:t>…</w:t>
      </w:r>
      <w:bookmarkEnd w:id="18"/>
    </w:p>
    <w:p w14:paraId="3BCA252B" w14:textId="77777777" w:rsidR="00235636" w:rsidRDefault="000C0062" w:rsidP="001F424E">
      <w:r>
        <w:t>Un grand nombre d’autres solutions sont aujourd’hui accessibles sur ordinateurs, tablettes et téléphones intelligents</w:t>
      </w:r>
      <w:r w:rsidR="00F72A2D">
        <w:t xml:space="preserve"> (p. ex. </w:t>
      </w:r>
      <w:proofErr w:type="spellStart"/>
      <w:r w:rsidRPr="004D48F8">
        <w:rPr>
          <w:i/>
          <w:iCs/>
        </w:rPr>
        <w:t>Notability</w:t>
      </w:r>
      <w:proofErr w:type="spellEnd"/>
      <w:r>
        <w:t xml:space="preserve">, </w:t>
      </w:r>
      <w:proofErr w:type="spellStart"/>
      <w:r w:rsidR="001F424E" w:rsidRPr="004D48F8">
        <w:rPr>
          <w:i/>
          <w:iCs/>
        </w:rPr>
        <w:t>iAnnotate</w:t>
      </w:r>
      <w:proofErr w:type="spellEnd"/>
      <w:r w:rsidR="00F72A2D">
        <w:t xml:space="preserve">, </w:t>
      </w:r>
      <w:proofErr w:type="spellStart"/>
      <w:r w:rsidRPr="004D48F8">
        <w:rPr>
          <w:i/>
          <w:iCs/>
        </w:rPr>
        <w:t>Hypothesis</w:t>
      </w:r>
      <w:proofErr w:type="spellEnd"/>
      <w:r w:rsidR="00F72A2D">
        <w:t>, etc.).</w:t>
      </w:r>
    </w:p>
    <w:p w14:paraId="6466E720" w14:textId="2E72DE9E" w:rsidR="001F424E" w:rsidRDefault="00235636" w:rsidP="001F424E">
      <w:r>
        <w:rPr>
          <w:noProof/>
        </w:rPr>
        <w:drawing>
          <wp:anchor distT="0" distB="0" distL="114300" distR="114300" simplePos="0" relativeHeight="251658246" behindDoc="0" locked="0" layoutInCell="1" allowOverlap="1" wp14:anchorId="59A8DE78" wp14:editId="01CDF611">
            <wp:simplePos x="0" y="0"/>
            <wp:positionH relativeFrom="margin">
              <wp:align>center</wp:align>
            </wp:positionH>
            <wp:positionV relativeFrom="paragraph">
              <wp:posOffset>891865</wp:posOffset>
            </wp:positionV>
            <wp:extent cx="3329305" cy="2726055"/>
            <wp:effectExtent l="152400" t="152400" r="366395" b="360045"/>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29305" cy="272605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roofErr w:type="spellStart"/>
      <w:r w:rsidR="00F72A2D" w:rsidRPr="004D48F8">
        <w:rPr>
          <w:i/>
          <w:iCs/>
        </w:rPr>
        <w:t>Hypothesis</w:t>
      </w:r>
      <w:proofErr w:type="spellEnd"/>
      <w:r w:rsidR="00F72A2D">
        <w:t xml:space="preserve"> propose par exemple de surligner et commenter des fichiers PDF, ainsi que de les partager avec une communauté</w:t>
      </w:r>
      <w:r w:rsidR="00ED31F0">
        <w:t xml:space="preserve"> virtuelle. </w:t>
      </w:r>
      <w:proofErr w:type="spellStart"/>
      <w:r w:rsidR="00ED31F0">
        <w:rPr>
          <w:i/>
        </w:rPr>
        <w:t>Hypothesis</w:t>
      </w:r>
      <w:proofErr w:type="spellEnd"/>
      <w:r w:rsidR="00ED31F0">
        <w:rPr>
          <w:i/>
        </w:rPr>
        <w:t xml:space="preserve"> </w:t>
      </w:r>
      <w:r w:rsidR="00ED31F0">
        <w:rPr>
          <w:iCs/>
        </w:rPr>
        <w:t>a adopté la</w:t>
      </w:r>
      <w:r w:rsidR="00ED31F0">
        <w:t xml:space="preserve"> norme ouverte «</w:t>
      </w:r>
      <w:r w:rsidR="00D74FD1">
        <w:t> </w:t>
      </w:r>
      <w:proofErr w:type="spellStart"/>
      <w:r w:rsidR="00ED31F0" w:rsidRPr="00ED31F0">
        <w:t>Annotating</w:t>
      </w:r>
      <w:proofErr w:type="spellEnd"/>
      <w:r w:rsidR="00ED31F0" w:rsidRPr="00ED31F0">
        <w:t xml:space="preserve"> All </w:t>
      </w:r>
      <w:proofErr w:type="spellStart"/>
      <w:r w:rsidR="00ED31F0" w:rsidRPr="00ED31F0">
        <w:t>Knowledge</w:t>
      </w:r>
      <w:proofErr w:type="spellEnd"/>
      <w:r w:rsidR="00D74FD1">
        <w:t> </w:t>
      </w:r>
      <w:r w:rsidR="00ED31F0">
        <w:t>» qui favorise l’interopérabilité</w:t>
      </w:r>
      <w:r w:rsidR="00BF424B">
        <w:t xml:space="preserve"> avec un très grand nombre de logiciels</w:t>
      </w:r>
      <w:r w:rsidR="0067377B">
        <w:t>, de plateformes</w:t>
      </w:r>
      <w:r w:rsidR="00BF424B">
        <w:t xml:space="preserve"> et d’institutions.</w:t>
      </w:r>
      <w:r>
        <w:t xml:space="preserve"> Dans le cas ci-dessous, </w:t>
      </w:r>
      <w:proofErr w:type="spellStart"/>
      <w:r>
        <w:t>un·e</w:t>
      </w:r>
      <w:proofErr w:type="spellEnd"/>
      <w:r>
        <w:t xml:space="preserve"> </w:t>
      </w:r>
      <w:proofErr w:type="spellStart"/>
      <w:r>
        <w:t>étudiant·e</w:t>
      </w:r>
      <w:proofErr w:type="spellEnd"/>
      <w:r>
        <w:t xml:space="preserve"> a identifié (avec un surlignage et un mémo) un résultat qui lui semblait intéressant à retenir.</w:t>
      </w:r>
    </w:p>
    <w:p w14:paraId="792E7B33" w14:textId="77777777" w:rsidR="002E472F" w:rsidRDefault="002E472F">
      <w:pPr>
        <w:spacing w:after="0"/>
        <w:rPr>
          <w:rFonts w:ascii="Calibri" w:eastAsiaTheme="majorEastAsia" w:hAnsi="Calibri" w:cs="Calibri"/>
          <w:b/>
          <w:bCs/>
          <w:noProof/>
          <w:color w:val="004F88" w:themeColor="accent1" w:themeShade="BF"/>
          <w:sz w:val="32"/>
          <w:szCs w:val="32"/>
        </w:rPr>
      </w:pPr>
      <w:r>
        <w:br w:type="page"/>
      </w:r>
    </w:p>
    <w:p w14:paraId="1952945A" w14:textId="10005E4D" w:rsidR="008333D5" w:rsidRPr="004A130F" w:rsidRDefault="008333D5" w:rsidP="004D48F8">
      <w:pPr>
        <w:pStyle w:val="Titre1"/>
      </w:pPr>
      <w:bookmarkStart w:id="19" w:name="_Toc63239454"/>
      <w:r w:rsidRPr="157DB588">
        <w:lastRenderedPageBreak/>
        <w:t>Ressources à consulter</w:t>
      </w:r>
      <w:bookmarkEnd w:id="19"/>
    </w:p>
    <w:p w14:paraId="1011FEF7" w14:textId="5661C3E1" w:rsidR="008333D5" w:rsidRPr="004D48F8" w:rsidRDefault="000236ED" w:rsidP="001837CE">
      <w:pPr>
        <w:pStyle w:val="Paragraphedeliste"/>
        <w:numPr>
          <w:ilvl w:val="0"/>
          <w:numId w:val="6"/>
        </w:numPr>
        <w:rPr>
          <w:rFonts w:asciiTheme="minorHAnsi" w:hAnsiTheme="minorHAnsi"/>
          <w:sz w:val="24"/>
        </w:rPr>
      </w:pPr>
      <w:r w:rsidRPr="004D48F8">
        <w:t>Rédaction d’un travail</w:t>
      </w:r>
      <w:r w:rsidRPr="004D48F8">
        <w:rPr>
          <w:rFonts w:asciiTheme="minorHAnsi" w:hAnsiTheme="minorHAnsi"/>
          <w:sz w:val="24"/>
        </w:rPr>
        <w:t xml:space="preserve"> : </w:t>
      </w:r>
      <w:hyperlink r:id="rId43" w:history="1">
        <w:r w:rsidR="00E26746" w:rsidRPr="004D48F8">
          <w:rPr>
            <w:rStyle w:val="Hyperlien"/>
          </w:rPr>
          <w:t>https://bib.umontreal.ca/evaluer-analyser-rediger/methodologie-redaction-travail-universitaire</w:t>
        </w:r>
      </w:hyperlink>
      <w:r w:rsidR="00E26746" w:rsidRPr="004D48F8">
        <w:rPr>
          <w:rFonts w:asciiTheme="minorHAnsi" w:hAnsiTheme="minorHAnsi"/>
          <w:sz w:val="24"/>
        </w:rPr>
        <w:t xml:space="preserve"> </w:t>
      </w:r>
      <w:r w:rsidR="00E26746" w:rsidRPr="00FA27FE">
        <w:t>(</w:t>
      </w:r>
      <w:r w:rsidR="008333D5" w:rsidRPr="00FA27FE">
        <w:t>voir entre autres les pages Savoir lire un document et Faire des fiches de lecture</w:t>
      </w:r>
      <w:r w:rsidR="00E26746" w:rsidRPr="00FA27FE">
        <w:t>).</w:t>
      </w:r>
    </w:p>
    <w:p w14:paraId="04685513" w14:textId="7FA468B9" w:rsidR="00E26746" w:rsidRPr="004D48F8" w:rsidRDefault="008333D5" w:rsidP="001837CE">
      <w:pPr>
        <w:pStyle w:val="Paragraphedeliste"/>
        <w:numPr>
          <w:ilvl w:val="0"/>
          <w:numId w:val="6"/>
        </w:numPr>
        <w:rPr>
          <w:rFonts w:asciiTheme="minorHAnsi" w:hAnsiTheme="minorHAnsi"/>
          <w:sz w:val="24"/>
        </w:rPr>
      </w:pPr>
      <w:r w:rsidRPr="004D48F8">
        <w:t>Citer ses sources :</w:t>
      </w:r>
      <w:r w:rsidR="00D74FD1" w:rsidRPr="004D48F8">
        <w:t xml:space="preserve"> </w:t>
      </w:r>
      <w:hyperlink r:id="rId44" w:tooltip="https://bib.umontreal.ca/citer/comment-citer" w:history="1">
        <w:r w:rsidRPr="00B67B2A">
          <w:rPr>
            <w:rStyle w:val="Hyperlien"/>
          </w:rPr>
          <w:t>https://bib.umontreal.ca/citer/comment-citer</w:t>
        </w:r>
      </w:hyperlink>
    </w:p>
    <w:p w14:paraId="1D6EFB09" w14:textId="72E9DEE0" w:rsidR="008333D5" w:rsidRPr="004D48F8" w:rsidRDefault="00E26746" w:rsidP="001837CE">
      <w:pPr>
        <w:pStyle w:val="Paragraphedeliste"/>
        <w:numPr>
          <w:ilvl w:val="0"/>
          <w:numId w:val="6"/>
        </w:numPr>
      </w:pPr>
      <w:r w:rsidRPr="008A37EF">
        <w:t>Gérer des</w:t>
      </w:r>
      <w:r w:rsidR="008333D5" w:rsidRPr="004D48F8">
        <w:t xml:space="preserve"> collections de références et</w:t>
      </w:r>
      <w:r w:rsidRPr="008A37EF">
        <w:t xml:space="preserve"> les annoter</w:t>
      </w:r>
      <w:r w:rsidR="008333D5" w:rsidRPr="004D48F8">
        <w:t xml:space="preserve"> dans Zotero :</w:t>
      </w:r>
      <w:r w:rsidR="00D74FD1" w:rsidRPr="004D48F8">
        <w:t xml:space="preserve"> </w:t>
      </w:r>
      <w:hyperlink r:id="rId45" w:anchor="c75457" w:tooltip="https://bib.umontreal.ca/citer/logiciels-bibliographiques/zotero/organiser-gerer#c75457" w:history="1">
        <w:r w:rsidR="008333D5" w:rsidRPr="00B67B2A">
          <w:rPr>
            <w:rStyle w:val="Hyperlien"/>
          </w:rPr>
          <w:t>https://bib.umontreal.ca/citer/logiciels-bibliographiques/zotero/organiser-gerer#c75457</w:t>
        </w:r>
      </w:hyperlink>
    </w:p>
    <w:p w14:paraId="6E337FC1" w14:textId="31A09AE3" w:rsidR="00A3657F" w:rsidRPr="004D48F8" w:rsidRDefault="008333D5" w:rsidP="001837CE">
      <w:pPr>
        <w:pStyle w:val="Paragraphedeliste"/>
        <w:numPr>
          <w:ilvl w:val="0"/>
          <w:numId w:val="6"/>
        </w:numPr>
      </w:pPr>
      <w:r w:rsidRPr="008A37EF">
        <w:t>Guide Métier d’étudiant</w:t>
      </w:r>
      <w:r w:rsidR="00D74FD1" w:rsidRPr="008A37EF">
        <w:t> </w:t>
      </w:r>
      <w:r w:rsidRPr="008A37EF">
        <w:t xml:space="preserve">2.0 </w:t>
      </w:r>
      <w:r w:rsidR="003F7D75" w:rsidRPr="004D48F8">
        <w:rPr>
          <w:rFonts w:asciiTheme="minorHAnsi" w:hAnsiTheme="minorHAnsi"/>
          <w:sz w:val="24"/>
        </w:rPr>
        <w:t xml:space="preserve">du </w:t>
      </w:r>
      <w:r w:rsidRPr="008A37EF">
        <w:t>CESAR</w:t>
      </w:r>
      <w:r w:rsidR="003F7D75" w:rsidRPr="004D48F8">
        <w:rPr>
          <w:rFonts w:asciiTheme="minorHAnsi" w:hAnsiTheme="minorHAnsi"/>
          <w:sz w:val="24"/>
        </w:rPr>
        <w:t xml:space="preserve"> (voir la s</w:t>
      </w:r>
      <w:r w:rsidRPr="008A37EF">
        <w:t>ection Lire, annoter et organiser des documents</w:t>
      </w:r>
      <w:r w:rsidR="00637FE5" w:rsidRPr="004D48F8">
        <w:rPr>
          <w:rFonts w:asciiTheme="minorHAnsi" w:hAnsiTheme="minorHAnsi"/>
          <w:sz w:val="24"/>
        </w:rPr>
        <w:t xml:space="preserve">) : </w:t>
      </w:r>
      <w:hyperlink r:id="rId46" w:anchor="mOVzpV8S16iQUSqvoJxMzi" w:tooltip="https://studiumfc.umontreal.ca/pluginfile.php/230875/mod_resource/content/24/co/Lire_-_annoter_-_organiser_des_documents.html#mOVzpV8S16iQUSqvoJxMzi" w:history="1">
        <w:r w:rsidRPr="00B67B2A">
          <w:rPr>
            <w:rStyle w:val="Hyperlien"/>
          </w:rPr>
          <w:t>https://studiumfc.umontreal.ca/pluginfile.php/230875/mod_resource/content/24/co/Lire_-_annoter_-_organiser_des_documents.html#mOVzpV8S16iQUSqvoJxMzi</w:t>
        </w:r>
      </w:hyperlink>
    </w:p>
    <w:p w14:paraId="29A06F8D" w14:textId="0CCEA21A" w:rsidR="005D6840" w:rsidRPr="004D48F8" w:rsidRDefault="00D762B9" w:rsidP="001837CE">
      <w:pPr>
        <w:pStyle w:val="Paragraphedeliste"/>
        <w:numPr>
          <w:ilvl w:val="0"/>
          <w:numId w:val="6"/>
        </w:numPr>
      </w:pPr>
      <w:r w:rsidRPr="004D48F8">
        <w:t xml:space="preserve">Savoir lire un document : </w:t>
      </w:r>
      <w:hyperlink r:id="rId47" w:history="1">
        <w:r w:rsidR="00637FE5" w:rsidRPr="00B67B2A">
          <w:rPr>
            <w:rStyle w:val="Hyperlien"/>
          </w:rPr>
          <w:t>https://guides.bib.umontreal.ca/embed/guides/312</w:t>
        </w:r>
      </w:hyperlink>
    </w:p>
    <w:p w14:paraId="03894E2F" w14:textId="43B045DB" w:rsidR="005355E8" w:rsidRPr="008A37EF" w:rsidRDefault="00C52792" w:rsidP="001837CE">
      <w:pPr>
        <w:pStyle w:val="Paragraphedeliste"/>
        <w:numPr>
          <w:ilvl w:val="0"/>
          <w:numId w:val="6"/>
        </w:numPr>
      </w:pPr>
      <w:r w:rsidRPr="004D48F8">
        <w:t>Discours, genres, types de textes, textes…</w:t>
      </w:r>
      <w:r w:rsidR="00D74FD1" w:rsidRPr="004D48F8">
        <w:t xml:space="preserve"> </w:t>
      </w:r>
      <w:r w:rsidRPr="004D48F8">
        <w:t>De quoi me parlez-vous</w:t>
      </w:r>
      <w:r w:rsidR="00D74FD1" w:rsidRPr="004D48F8">
        <w:t xml:space="preserve"> ? </w:t>
      </w:r>
      <w:r w:rsidR="00C12C0F" w:rsidRPr="004D48F8">
        <w:t>:</w:t>
      </w:r>
      <w:r w:rsidR="00637FE5" w:rsidRPr="008A37EF">
        <w:t xml:space="preserve"> </w:t>
      </w:r>
      <w:hyperlink r:id="rId48" w:history="1">
        <w:r w:rsidR="00C12C0F" w:rsidRPr="00B67B2A">
          <w:rPr>
            <w:rStyle w:val="Hyperlien"/>
          </w:rPr>
          <w:t>https://www.erudit.org/fr/revues/qf/1995-n98-qf1229585/44277ac.pdf</w:t>
        </w:r>
      </w:hyperlink>
    </w:p>
    <w:p w14:paraId="743709FD" w14:textId="33884C03" w:rsidR="00B31092" w:rsidRPr="008A37EF" w:rsidRDefault="00204E09" w:rsidP="001837CE">
      <w:pPr>
        <w:pStyle w:val="Paragraphedeliste"/>
        <w:numPr>
          <w:ilvl w:val="0"/>
          <w:numId w:val="6"/>
        </w:numPr>
      </w:pPr>
      <w:r w:rsidRPr="008A37EF">
        <w:t>Rédaction de fiches de lecture :</w:t>
      </w:r>
    </w:p>
    <w:p w14:paraId="24A806B9" w14:textId="04F06C2E" w:rsidR="00067855" w:rsidRPr="004D48F8" w:rsidRDefault="003E17D3" w:rsidP="001837CE">
      <w:pPr>
        <w:pStyle w:val="Paragraphedeliste"/>
        <w:numPr>
          <w:ilvl w:val="1"/>
          <w:numId w:val="7"/>
        </w:numPr>
        <w:rPr>
          <w:rStyle w:val="Hyperlien"/>
        </w:rPr>
      </w:pPr>
      <w:hyperlink r:id="rId49" w:history="1">
        <w:r w:rsidR="008A37EF" w:rsidRPr="004D48F8">
          <w:rPr>
            <w:rStyle w:val="Hyperlien"/>
          </w:rPr>
          <w:t>https://bib.umontreal.ca/evaluer-ana</w:t>
        </w:r>
        <w:bookmarkStart w:id="20" w:name="_Hlt63080470"/>
        <w:bookmarkStart w:id="21" w:name="_Hlt63080471"/>
        <w:r w:rsidR="008A37EF" w:rsidRPr="004D48F8">
          <w:rPr>
            <w:rStyle w:val="Hyperlien"/>
          </w:rPr>
          <w:t>l</w:t>
        </w:r>
        <w:bookmarkEnd w:id="20"/>
        <w:bookmarkEnd w:id="21"/>
        <w:r w:rsidR="008A37EF" w:rsidRPr="004D48F8">
          <w:rPr>
            <w:rStyle w:val="Hyperlien"/>
          </w:rPr>
          <w:t>yser-rediger/methodologie-redaction-travail-universitaire?tab=1355</w:t>
        </w:r>
      </w:hyperlink>
      <w:r w:rsidR="008A37EF" w:rsidRPr="004D48F8">
        <w:rPr>
          <w:rStyle w:val="Hyperlien"/>
        </w:rPr>
        <w:t xml:space="preserve"> </w:t>
      </w:r>
    </w:p>
    <w:p w14:paraId="62E919B0" w14:textId="619435BE" w:rsidR="005D6840" w:rsidRPr="008A37EF" w:rsidRDefault="003E17D3" w:rsidP="001837CE">
      <w:pPr>
        <w:pStyle w:val="Paragraphedeliste"/>
        <w:numPr>
          <w:ilvl w:val="1"/>
          <w:numId w:val="7"/>
        </w:numPr>
      </w:pPr>
      <w:hyperlink r:id="rId50" w:history="1">
        <w:r w:rsidR="00AC1787" w:rsidRPr="008A37EF">
          <w:rPr>
            <w:rStyle w:val="Hyperlien"/>
          </w:rPr>
          <w:t>https://infotrack.unige.ch/rediger-des-fiches-de-lectures</w:t>
        </w:r>
      </w:hyperlink>
      <w:r w:rsidR="008A37EF" w:rsidRPr="008A37EF">
        <w:t xml:space="preserve">, </w:t>
      </w:r>
      <w:proofErr w:type="spellStart"/>
      <w:r w:rsidR="00067855" w:rsidRPr="004D48F8">
        <w:t>InfoTrack</w:t>
      </w:r>
      <w:proofErr w:type="spellEnd"/>
      <w:r w:rsidR="00067855" w:rsidRPr="004D48F8">
        <w:t>, Bibliothèque de l'Université de Genève</w:t>
      </w:r>
    </w:p>
    <w:p w14:paraId="5E3E746A" w14:textId="75DF64B4" w:rsidR="00121AED" w:rsidRDefault="008A6F9E" w:rsidP="001837CE">
      <w:pPr>
        <w:pStyle w:val="Paragraphedeliste"/>
        <w:numPr>
          <w:ilvl w:val="1"/>
          <w:numId w:val="7"/>
        </w:numPr>
      </w:pPr>
      <w:r w:rsidRPr="004D48F8">
        <w:t xml:space="preserve">Prendre des notes et rédiger des fiches de lecture : </w:t>
      </w:r>
      <w:hyperlink r:id="rId51" w:history="1">
        <w:r w:rsidRPr="008A37EF">
          <w:rPr>
            <w:rStyle w:val="Hyperlien"/>
          </w:rPr>
          <w:t>https://www.bibl.ulaval.ca/infosphere/sciences_humaines/prendrenotes.html</w:t>
        </w:r>
      </w:hyperlink>
      <w:r w:rsidR="008A37EF" w:rsidRPr="004D48F8">
        <w:t xml:space="preserve">, </w:t>
      </w:r>
      <w:proofErr w:type="spellStart"/>
      <w:r w:rsidR="008A37EF" w:rsidRPr="004D48F8">
        <w:t>InfoSphère</w:t>
      </w:r>
      <w:proofErr w:type="spellEnd"/>
      <w:r w:rsidR="008A37EF" w:rsidRPr="004D48F8">
        <w:t xml:space="preserve"> </w:t>
      </w:r>
      <w:proofErr w:type="spellStart"/>
      <w:r w:rsidR="008A37EF" w:rsidRPr="004D48F8">
        <w:t>ULaval</w:t>
      </w:r>
      <w:proofErr w:type="spellEnd"/>
      <w:r w:rsidR="008A37EF" w:rsidRPr="004D48F8">
        <w:t xml:space="preserve"> </w:t>
      </w:r>
      <w:r w:rsidR="009403DD" w:rsidRPr="008A37EF">
        <w:t>(</w:t>
      </w:r>
      <w:r w:rsidR="00067855" w:rsidRPr="008A37EF">
        <w:t>avec modèle à télécharger</w:t>
      </w:r>
      <w:r w:rsidR="008A37EF" w:rsidRPr="004D48F8">
        <w:t xml:space="preserve"> et</w:t>
      </w:r>
      <w:r w:rsidR="00067855" w:rsidRPr="008A37EF">
        <w:t xml:space="preserve"> exemples de fiches complétées</w:t>
      </w:r>
      <w:r w:rsidR="00E4303E">
        <w:t>)</w:t>
      </w:r>
      <w:r w:rsidR="00067855" w:rsidRPr="008A37EF">
        <w:t>.</w:t>
      </w:r>
    </w:p>
    <w:sectPr w:rsidR="00121AED" w:rsidSect="00005F70">
      <w:pgSz w:w="15840" w:h="12240" w:orient="landscape"/>
      <w:pgMar w:top="1134" w:right="1276" w:bottom="1276" w:left="1276" w:header="624" w:footer="3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466B5" w14:textId="77777777" w:rsidR="003E17D3" w:rsidRDefault="003E17D3" w:rsidP="009E2D2A">
      <w:r>
        <w:separator/>
      </w:r>
    </w:p>
  </w:endnote>
  <w:endnote w:type="continuationSeparator" w:id="0">
    <w:p w14:paraId="516D6011" w14:textId="77777777" w:rsidR="003E17D3" w:rsidRDefault="003E17D3" w:rsidP="009E2D2A">
      <w:r>
        <w:continuationSeparator/>
      </w:r>
    </w:p>
  </w:endnote>
  <w:endnote w:type="continuationNotice" w:id="1">
    <w:p w14:paraId="08E2C99C" w14:textId="77777777" w:rsidR="003E17D3" w:rsidRDefault="003E17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venir Next">
    <w:altName w:val="﷽﷽﷽﷽﷽﷽﷽﷽뺭㌀韦뫝ꇐŉ怀"/>
    <w:panose1 w:val="020B0503020202020204"/>
    <w:charset w:val="00"/>
    <w:family w:val="swiss"/>
    <w:pitch w:val="variable"/>
    <w:sig w:usb0="8000002F" w:usb1="5000204A" w:usb2="00000000" w:usb3="00000000" w:csb0="0000009B" w:csb1="00000000"/>
  </w:font>
  <w:font w:name="Yu Mincho">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918557241"/>
      <w:docPartObj>
        <w:docPartGallery w:val="Page Numbers (Bottom of Page)"/>
        <w:docPartUnique/>
      </w:docPartObj>
    </w:sdtPr>
    <w:sdtEndPr>
      <w:rPr>
        <w:rStyle w:val="Numrodepage"/>
      </w:rPr>
    </w:sdtEndPr>
    <w:sdtContent>
      <w:p w14:paraId="29EC8A59" w14:textId="5606F98C" w:rsidR="00A90BB2" w:rsidRDefault="00A90BB2" w:rsidP="00DB6915">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329123C" w14:textId="77777777" w:rsidR="00A90BB2" w:rsidRDefault="00A90BB2" w:rsidP="000F512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30298851"/>
      <w:docPartObj>
        <w:docPartGallery w:val="Page Numbers (Bottom of Page)"/>
        <w:docPartUnique/>
      </w:docPartObj>
    </w:sdtPr>
    <w:sdtEndPr>
      <w:rPr>
        <w:rStyle w:val="Numrodepage"/>
      </w:rPr>
    </w:sdtEndPr>
    <w:sdtContent>
      <w:p w14:paraId="2F1B0365" w14:textId="30070CCA" w:rsidR="00A90BB2" w:rsidRDefault="00A90BB2" w:rsidP="00DB6915">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4DDA811E" w14:textId="407E47B1" w:rsidR="00A90BB2" w:rsidRDefault="00A90BB2" w:rsidP="000F512A">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18D5B" w14:textId="77777777" w:rsidR="00483C77" w:rsidRDefault="001B55E3">
    <w:r>
      <w:cr/>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5AAA9" w14:textId="77777777" w:rsidR="009B68DF" w:rsidRDefault="009B68DF">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Grilledutableau"/>
      <w:tblW w:w="0" w:type="auto"/>
      <w:tblBorders>
        <w:left w:val="none" w:sz="0" w:space="0" w:color="auto"/>
        <w:bottom w:val="none" w:sz="0" w:space="0" w:color="auto"/>
      </w:tblBorders>
      <w:tblLook w:val="04A0" w:firstRow="1" w:lastRow="0" w:firstColumn="1" w:lastColumn="0" w:noHBand="0" w:noVBand="1"/>
    </w:tblPr>
    <w:tblGrid>
      <w:gridCol w:w="12758"/>
      <w:gridCol w:w="520"/>
    </w:tblGrid>
    <w:tr w:rsidR="002C64DC" w14:paraId="25FCD213" w14:textId="77777777" w:rsidTr="006E0C0C">
      <w:trPr>
        <w:trHeight w:val="416"/>
      </w:trPr>
      <w:tc>
        <w:tcPr>
          <w:tcW w:w="12758" w:type="dxa"/>
          <w:tcBorders>
            <w:top w:val="single" w:sz="4" w:space="0" w:color="003D5F" w:themeColor="text2"/>
            <w:right w:val="single" w:sz="4" w:space="0" w:color="003D5F" w:themeColor="text2"/>
          </w:tcBorders>
          <w:vAlign w:val="center"/>
        </w:tcPr>
        <w:p w14:paraId="782DA1CE" w14:textId="1725B50D" w:rsidR="002C64DC" w:rsidRDefault="0083386D" w:rsidP="0083386D">
          <w:pPr>
            <w:pStyle w:val="Pieddepage"/>
            <w:tabs>
              <w:tab w:val="clear" w:pos="4153"/>
              <w:tab w:val="clear" w:pos="8306"/>
              <w:tab w:val="left" w:pos="2729"/>
            </w:tabs>
            <w:spacing w:before="0" w:after="0"/>
            <w:ind w:right="360"/>
            <w:jc w:val="left"/>
          </w:pPr>
          <w:r>
            <w:rPr>
              <w:sz w:val="18"/>
              <w:szCs w:val="20"/>
            </w:rPr>
            <w:tab/>
          </w:r>
        </w:p>
      </w:tc>
      <w:tc>
        <w:tcPr>
          <w:tcW w:w="520" w:type="dxa"/>
          <w:tcBorders>
            <w:top w:val="single" w:sz="4" w:space="0" w:color="003D5F" w:themeColor="text2"/>
            <w:left w:val="single" w:sz="4" w:space="0" w:color="003D5F" w:themeColor="text2"/>
            <w:bottom w:val="single" w:sz="4" w:space="0" w:color="003D5F" w:themeColor="text2"/>
            <w:right w:val="single" w:sz="4" w:space="0" w:color="003D5F" w:themeColor="text2"/>
          </w:tcBorders>
          <w:shd w:val="clear" w:color="auto" w:fill="003D5F" w:themeFill="text2"/>
          <w:vAlign w:val="center"/>
        </w:tcPr>
        <w:sdt>
          <w:sdtPr>
            <w:rPr>
              <w:rStyle w:val="Numrodepage"/>
              <w:b/>
              <w:bCs/>
              <w:color w:val="E7E6E6" w:themeColor="background2"/>
            </w:rPr>
            <w:id w:val="-93863354"/>
            <w:docPartObj>
              <w:docPartGallery w:val="Page Numbers (Bottom of Page)"/>
              <w:docPartUnique/>
            </w:docPartObj>
          </w:sdtPr>
          <w:sdtEndPr>
            <w:rPr>
              <w:rStyle w:val="Numrodepage"/>
              <w:sz w:val="18"/>
              <w:szCs w:val="20"/>
            </w:rPr>
          </w:sdtEndPr>
          <w:sdtContent>
            <w:p w14:paraId="09A5500E" w14:textId="1A1A71E5" w:rsidR="002C64DC" w:rsidRPr="00A61705" w:rsidRDefault="00A61705" w:rsidP="00A61705">
              <w:pPr>
                <w:pStyle w:val="Pieddepage"/>
                <w:jc w:val="center"/>
                <w:rPr>
                  <w:b/>
                  <w:bCs/>
                  <w:color w:val="E7E6E6" w:themeColor="background2"/>
                </w:rPr>
              </w:pPr>
              <w:r w:rsidRPr="008B2687">
                <w:rPr>
                  <w:rStyle w:val="Numrodepage"/>
                  <w:b/>
                  <w:bCs/>
                  <w:color w:val="E7E6E6" w:themeColor="background2"/>
                  <w:sz w:val="18"/>
                  <w:szCs w:val="20"/>
                </w:rPr>
                <w:fldChar w:fldCharType="begin"/>
              </w:r>
              <w:r w:rsidRPr="008B2687">
                <w:rPr>
                  <w:rStyle w:val="Numrodepage"/>
                  <w:b/>
                  <w:bCs/>
                  <w:color w:val="E7E6E6" w:themeColor="background2"/>
                  <w:sz w:val="18"/>
                  <w:szCs w:val="20"/>
                </w:rPr>
                <w:instrText xml:space="preserve"> PAGE </w:instrText>
              </w:r>
              <w:r w:rsidRPr="008B2687">
                <w:rPr>
                  <w:rStyle w:val="Numrodepage"/>
                  <w:b/>
                  <w:bCs/>
                  <w:color w:val="E7E6E6" w:themeColor="background2"/>
                  <w:sz w:val="18"/>
                  <w:szCs w:val="20"/>
                </w:rPr>
                <w:fldChar w:fldCharType="separate"/>
              </w:r>
              <w:r w:rsidRPr="008B2687">
                <w:rPr>
                  <w:rStyle w:val="Numrodepage"/>
                  <w:b/>
                  <w:bCs/>
                  <w:color w:val="E7E6E6" w:themeColor="background2"/>
                  <w:sz w:val="18"/>
                  <w:szCs w:val="20"/>
                </w:rPr>
                <w:t>i</w:t>
              </w:r>
              <w:r w:rsidRPr="008B2687">
                <w:rPr>
                  <w:rStyle w:val="Numrodepage"/>
                  <w:b/>
                  <w:bCs/>
                  <w:color w:val="E7E6E6" w:themeColor="background2"/>
                  <w:sz w:val="18"/>
                  <w:szCs w:val="20"/>
                </w:rPr>
                <w:fldChar w:fldCharType="end"/>
              </w:r>
            </w:p>
          </w:sdtContent>
        </w:sdt>
      </w:tc>
    </w:tr>
  </w:tbl>
  <w:p w14:paraId="768974C6" w14:textId="77777777" w:rsidR="006F3BCC" w:rsidRDefault="006F3BC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6F002A" w14:textId="77777777" w:rsidR="003E17D3" w:rsidRDefault="003E17D3" w:rsidP="009E2D2A">
      <w:r>
        <w:separator/>
      </w:r>
    </w:p>
  </w:footnote>
  <w:footnote w:type="continuationSeparator" w:id="0">
    <w:p w14:paraId="79AD38A4" w14:textId="77777777" w:rsidR="003E17D3" w:rsidRDefault="003E17D3" w:rsidP="009E2D2A">
      <w:r>
        <w:continuationSeparator/>
      </w:r>
    </w:p>
  </w:footnote>
  <w:footnote w:type="continuationNotice" w:id="1">
    <w:p w14:paraId="3EFF0933" w14:textId="77777777" w:rsidR="003E17D3" w:rsidRDefault="003E17D3"/>
  </w:footnote>
  <w:footnote w:id="2">
    <w:p w14:paraId="2427E4EC" w14:textId="29AD2BB2" w:rsidR="00A90BB2" w:rsidRPr="0058560B" w:rsidRDefault="00A90BB2" w:rsidP="004D48F8">
      <w:pPr>
        <w:pStyle w:val="Rfrences"/>
      </w:pPr>
      <w:r w:rsidRPr="004D48F8">
        <w:rPr>
          <w:rStyle w:val="Appelnotedebasdep"/>
          <w:sz w:val="20"/>
          <w:szCs w:val="20"/>
        </w:rPr>
        <w:footnoteRef/>
      </w:r>
      <w:r w:rsidRPr="004D48F8">
        <w:rPr>
          <w:sz w:val="20"/>
          <w:szCs w:val="20"/>
        </w:rPr>
        <w:t xml:space="preserve"> </w:t>
      </w:r>
      <w:r w:rsidRPr="0096497F">
        <w:t xml:space="preserve">À l’origine, la </w:t>
      </w:r>
      <w:proofErr w:type="spellStart"/>
      <w:r w:rsidRPr="0096497F">
        <w:rPr>
          <w:i/>
        </w:rPr>
        <w:t>literacy</w:t>
      </w:r>
      <w:proofErr w:type="spellEnd"/>
      <w:r w:rsidRPr="0096497F">
        <w:t xml:space="preserve"> (en anglais) définit d’abord et avant tout «</w:t>
      </w:r>
      <w:r w:rsidRPr="0096497F">
        <w:rPr>
          <w:rFonts w:ascii="Times New Roman" w:hAnsi="Times New Roman"/>
        </w:rPr>
        <w:t> </w:t>
      </w:r>
      <w:r w:rsidRPr="0096497F">
        <w:t>la capacité de lire et écrire</w:t>
      </w:r>
      <w:r w:rsidRPr="0096497F">
        <w:rPr>
          <w:rFonts w:ascii="Times New Roman" w:hAnsi="Times New Roman"/>
        </w:rPr>
        <w:t> </w:t>
      </w:r>
      <w:r w:rsidRPr="0096497F">
        <w:t>» («</w:t>
      </w:r>
      <w:r w:rsidRPr="0096497F">
        <w:rPr>
          <w:rFonts w:ascii="Times New Roman" w:hAnsi="Times New Roman"/>
        </w:rPr>
        <w:t> </w:t>
      </w:r>
      <w:proofErr w:type="spellStart"/>
      <w:r w:rsidRPr="0096497F">
        <w:t>literacy</w:t>
      </w:r>
      <w:proofErr w:type="spellEnd"/>
      <w:r w:rsidRPr="0096497F">
        <w:rPr>
          <w:rFonts w:ascii="Times New Roman" w:hAnsi="Times New Roman"/>
        </w:rPr>
        <w:t> </w:t>
      </w:r>
      <w:r w:rsidRPr="0096497F">
        <w:t>», s. d.)</w:t>
      </w:r>
      <w:r w:rsidRPr="003A1AF7">
        <w:t>. En français, où l’usage du terme est plus récent, elle doit s’entendre comme «</w:t>
      </w:r>
      <w:r w:rsidRPr="003A1AF7">
        <w:rPr>
          <w:rFonts w:ascii="Times New Roman" w:hAnsi="Times New Roman"/>
        </w:rPr>
        <w:t> </w:t>
      </w:r>
      <w:r w:rsidRPr="003A1AF7">
        <w:t>l’aptitude à lire et à comprendre un texte simple, à communiquer une information écrite dans la vie quotidienne</w:t>
      </w:r>
      <w:r w:rsidRPr="003A1AF7">
        <w:rPr>
          <w:rFonts w:ascii="Times New Roman" w:hAnsi="Times New Roman"/>
        </w:rPr>
        <w:t> </w:t>
      </w:r>
      <w:r w:rsidRPr="003A1AF7">
        <w:t xml:space="preserve">», </w:t>
      </w:r>
      <w:r w:rsidRPr="003A1AF7">
        <w:rPr>
          <w:i/>
        </w:rPr>
        <w:t xml:space="preserve">Le Robert </w:t>
      </w:r>
      <w:r w:rsidRPr="003A1AF7">
        <w:rPr>
          <w:iCs/>
        </w:rPr>
        <w:t>(«</w:t>
      </w:r>
      <w:r w:rsidRPr="003A1AF7">
        <w:rPr>
          <w:rFonts w:ascii="Times New Roman" w:hAnsi="Times New Roman"/>
          <w:iCs/>
        </w:rPr>
        <w:t> </w:t>
      </w:r>
      <w:r w:rsidRPr="003A1AF7">
        <w:rPr>
          <w:iCs/>
        </w:rPr>
        <w:t>littératie</w:t>
      </w:r>
      <w:r w:rsidRPr="003A1AF7">
        <w:rPr>
          <w:rFonts w:ascii="Times New Roman" w:hAnsi="Times New Roman"/>
          <w:iCs/>
        </w:rPr>
        <w:t> </w:t>
      </w:r>
      <w:r w:rsidRPr="003A1AF7">
        <w:rPr>
          <w:iCs/>
        </w:rPr>
        <w:t>», s. d.).</w:t>
      </w:r>
    </w:p>
  </w:footnote>
  <w:footnote w:id="3">
    <w:p w14:paraId="2648CE80" w14:textId="0F9B7052" w:rsidR="00A90BB2" w:rsidRDefault="00A90BB2" w:rsidP="00152F4C">
      <w:pPr>
        <w:pStyle w:val="Rfrences"/>
      </w:pPr>
      <w:r>
        <w:rPr>
          <w:rStyle w:val="Appelnotedebasdep"/>
        </w:rPr>
        <w:footnoteRef/>
      </w:r>
      <w:r>
        <w:t xml:space="preserve"> Pour plus d’information sur les différents genres textuels possibles, nous vous invitons à </w:t>
      </w:r>
      <w:hyperlink r:id="rId1" w:history="1">
        <w:r w:rsidRPr="00B41396">
          <w:rPr>
            <w:rStyle w:val="Hyperlien"/>
            <w:sz w:val="18"/>
          </w:rPr>
          <w:t>consulter cette ressource</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F5F73" w14:textId="78C1DCA4" w:rsidR="00A90BB2" w:rsidRDefault="00A90BB2">
    <w:pPr>
      <w:pStyle w:val="En-tte"/>
    </w:pPr>
    <w:r>
      <w:rPr>
        <w:noProof/>
      </w:rPr>
      <mc:AlternateContent>
        <mc:Choice Requires="wps">
          <w:drawing>
            <wp:anchor distT="0" distB="0" distL="114300" distR="114300" simplePos="0" relativeHeight="251658240" behindDoc="1" locked="0" layoutInCell="0" allowOverlap="1" wp14:anchorId="5CDF7A2A" wp14:editId="41935156">
              <wp:simplePos x="0" y="0"/>
              <wp:positionH relativeFrom="margin">
                <wp:align>center</wp:align>
              </wp:positionH>
              <wp:positionV relativeFrom="margin">
                <wp:align>center</wp:align>
              </wp:positionV>
              <wp:extent cx="7139940" cy="594995"/>
              <wp:effectExtent l="0" t="0" r="0" b="0"/>
              <wp:wrapNone/>
              <wp:docPr id="6" name="WordArt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rot="18900000">
                        <a:off x="0" y="0"/>
                        <a:ext cx="7139940" cy="5949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400EBB9" w14:textId="77777777" w:rsidR="00A90BB2" w:rsidRDefault="00A90BB2" w:rsidP="00891161">
                          <w:pPr>
                            <w:jc w:val="center"/>
                            <w:rPr>
                              <w:rFonts w:ascii="Calibri" w:hAnsi="Calibri" w:cs="Calibri"/>
                              <w:color w:val="C0C0C0"/>
                              <w:sz w:val="16"/>
                              <w:szCs w:val="16"/>
                            </w:rPr>
                          </w:pPr>
                          <w:r>
                            <w:rPr>
                              <w:rFonts w:ascii="Calibri" w:hAnsi="Calibri" w:cs="Calibri"/>
                              <w:color w:val="C0C0C0"/>
                              <w:sz w:val="16"/>
                              <w:szCs w:val="16"/>
                            </w:rPr>
                            <w:t>Version de travail-proposition</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5CDF7A2A" id="_x0000_t202" coordsize="21600,21600" o:spt="202" path="m,l,21600r21600,l21600,xe">
              <v:stroke joinstyle="miter"/>
              <v:path gradientshapeok="t" o:connecttype="rect"/>
            </v:shapetype>
            <v:shape id="WordArt 9" o:spid="_x0000_s1035" type="#_x0000_t202" style="position:absolute;left:0;text-align:left;margin-left:0;margin-top:0;width:562.2pt;height:46.8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" o:allowincell="f" filled="f" stroked="f">
              <v:stroke joinstyle="round"/>
              <o:lock v:ext="edit" aspectratio="t" verticies="t" shapetype="t"/>
              <v:textbox>
                <w:txbxContent>
                  <w:p w14:paraId="4400EBB9" w14:textId="77777777" w:rsidR="00A90BB2" w:rsidRDefault="00A90BB2" w:rsidP="00891161">
                    <w:pPr>
                      <w:jc w:val="center"/>
                      <w:rPr>
                        <w:rFonts w:ascii="Calibri" w:hAnsi="Calibri" w:cs="Calibri"/>
                        <w:color w:val="C0C0C0"/>
                        <w:sz w:val="16"/>
                        <w:szCs w:val="16"/>
                      </w:rPr>
                    </w:pPr>
                    <w:r>
                      <w:rPr>
                        <w:rFonts w:ascii="Calibri" w:hAnsi="Calibri" w:cs="Calibri"/>
                        <w:color w:val="C0C0C0"/>
                        <w:sz w:val="16"/>
                        <w:szCs w:val="16"/>
                      </w:rPr>
                      <w:t>Version de travail-proposi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1E1AD" w14:textId="29BC4851" w:rsidR="00A90BB2" w:rsidRDefault="00A90BB2">
    <w:pPr>
      <w:pStyle w:val="En-tte"/>
    </w:pPr>
    <w:r>
      <w:rPr>
        <w:noProof/>
      </w:rPr>
      <mc:AlternateContent>
        <mc:Choice Requires="wps">
          <w:drawing>
            <wp:anchor distT="0" distB="0" distL="114300" distR="114300" simplePos="0" relativeHeight="251658241" behindDoc="1" locked="0" layoutInCell="0" allowOverlap="1" wp14:anchorId="5103CC95" wp14:editId="372F0678">
              <wp:simplePos x="0" y="0"/>
              <wp:positionH relativeFrom="margin">
                <wp:align>center</wp:align>
              </wp:positionH>
              <wp:positionV relativeFrom="margin">
                <wp:align>center</wp:align>
              </wp:positionV>
              <wp:extent cx="7139940" cy="594995"/>
              <wp:effectExtent l="0" t="0" r="0" b="0"/>
              <wp:wrapNone/>
              <wp:docPr id="5" name="WordArt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rot="18900000">
                        <a:off x="0" y="0"/>
                        <a:ext cx="7139940" cy="5949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982D576" w14:textId="77777777" w:rsidR="00A90BB2" w:rsidRDefault="00A90BB2" w:rsidP="00891161">
                          <w:pPr>
                            <w:jc w:val="center"/>
                            <w:rPr>
                              <w:rFonts w:ascii="Calibri" w:hAnsi="Calibri" w:cs="Calibri"/>
                              <w:color w:val="C0C0C0"/>
                              <w:sz w:val="16"/>
                              <w:szCs w:val="16"/>
                            </w:rPr>
                          </w:pPr>
                          <w:r>
                            <w:rPr>
                              <w:rFonts w:ascii="Calibri" w:hAnsi="Calibri" w:cs="Calibri"/>
                              <w:color w:val="C0C0C0"/>
                              <w:sz w:val="16"/>
                              <w:szCs w:val="16"/>
                            </w:rPr>
                            <w:t>Version de travail-proposition</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5103CC95" id="_x0000_t202" coordsize="21600,21600" o:spt="202" path="m,l,21600r21600,l21600,xe">
              <v:stroke joinstyle="miter"/>
              <v:path gradientshapeok="t" o:connecttype="rect"/>
            </v:shapetype>
            <v:shape id="WordArt 8" o:spid="_x0000_s1036" type="#_x0000_t202" style="position:absolute;left:0;text-align:left;margin-left:0;margin-top:0;width:562.2pt;height:46.85pt;rotation:-45;z-index:-251658239;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" o:allowincell="f" filled="f" stroked="f">
              <v:stroke joinstyle="round"/>
              <o:lock v:ext="edit" aspectratio="t" verticies="t" shapetype="t"/>
              <v:textbox>
                <w:txbxContent>
                  <w:p w14:paraId="4982D576" w14:textId="77777777" w:rsidR="00A90BB2" w:rsidRDefault="00A90BB2" w:rsidP="00891161">
                    <w:pPr>
                      <w:jc w:val="center"/>
                      <w:rPr>
                        <w:rFonts w:ascii="Calibri" w:hAnsi="Calibri" w:cs="Calibri"/>
                        <w:color w:val="C0C0C0"/>
                        <w:sz w:val="16"/>
                        <w:szCs w:val="16"/>
                      </w:rPr>
                    </w:pPr>
                    <w:r>
                      <w:rPr>
                        <w:rFonts w:ascii="Calibri" w:hAnsi="Calibri" w:cs="Calibri"/>
                        <w:color w:val="C0C0C0"/>
                        <w:sz w:val="16"/>
                        <w:szCs w:val="16"/>
                      </w:rPr>
                      <w:t>Version de travail-proposition</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705CC" w14:textId="6EE6173D" w:rsidR="00B4026A" w:rsidRDefault="00B4026A">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12F48" w14:textId="77777777" w:rsidR="00B4026A" w:rsidRDefault="00B4026A">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43F9D" w14:textId="77777777" w:rsidR="00B4026A" w:rsidRDefault="00B4026A">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C32D6" w14:textId="77777777" w:rsidR="00B4026A" w:rsidRDefault="00B4026A">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CAF2E" w14:textId="34438BB5" w:rsidR="007810A8" w:rsidRDefault="007A6F74">
    <w:pPr>
      <w:pStyle w:val="En-tte"/>
    </w:pPr>
    <w:r>
      <w:rPr>
        <w:noProof/>
      </w:rPr>
      <mc:AlternateContent>
        <mc:Choice Requires="wps">
          <w:drawing>
            <wp:anchor distT="0" distB="0" distL="114300" distR="114300" simplePos="0" relativeHeight="251658242" behindDoc="0" locked="0" layoutInCell="1" allowOverlap="1" wp14:anchorId="74494E66" wp14:editId="2CB71881">
              <wp:simplePos x="0" y="0"/>
              <wp:positionH relativeFrom="margin">
                <wp:align>right</wp:align>
              </wp:positionH>
              <wp:positionV relativeFrom="paragraph">
                <wp:posOffset>199183</wp:posOffset>
              </wp:positionV>
              <wp:extent cx="8442251" cy="0"/>
              <wp:effectExtent l="0" t="0" r="0" b="0"/>
              <wp:wrapNone/>
              <wp:docPr id="14" name="Connecteur droit 14"/>
              <wp:cNvGraphicFramePr/>
              <a:graphic xmlns:a="http://schemas.openxmlformats.org/drawingml/2006/main">
                <a:graphicData uri="http://schemas.microsoft.com/office/word/2010/wordprocessingShape">
                  <wps:wsp>
                    <wps:cNvCnPr/>
                    <wps:spPr>
                      <a:xfrm>
                        <a:off x="0" y="0"/>
                        <a:ext cx="8442251" cy="0"/>
                      </a:xfrm>
                      <a:prstGeom prst="line">
                        <a:avLst/>
                      </a:prstGeom>
                      <a:ln w="127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w:pict>
            <v:line w14:anchorId="432FE5AF" id="Connecteur droit 14" o:spid="_x0000_s1026" style="position:absolute;z-index:25165824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613.55pt,15.7pt" to="1278.3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" strokecolor="#003d5f [3215]" strokeweight="1pt">
              <v:stroke joinstyle="miter"/>
              <w10:wrap anchorx="margin"/>
            </v:line>
          </w:pict>
        </mc:Fallback>
      </mc:AlternateContent>
    </w:r>
    <w:r>
      <w:ptab w:relativeTo="margin" w:alignment="right" w:leader="none"/>
    </w:r>
    <w:sdt>
      <w:sdtPr>
        <w:alias w:val="Titre "/>
        <w:tag w:val=""/>
        <w:id w:val="1868485947"/>
        <w:placeholder>
          <w:docPart w:val="3DAD9935166A40AFB7B4BFCDFC3CB373"/>
        </w:placeholder>
        <w:dataBinding w:prefixMappings="xmlns:ns0='http://purl.org/dc/elements/1.1/' xmlns:ns1='http://schemas.openxmlformats.org/package/2006/metadata/core-properties' " w:xpath="/ns1:coreProperties[1]/ns0:title[1]" w:storeItemID="{6C3C8BC8-F283-45AE-878A-BAB7291924A1}"/>
        <w:text/>
      </w:sdtPr>
      <w:sdtEndPr/>
      <w:sdtContent>
        <w:r w:rsidR="003E5C3D">
          <w:t>Stratégies pour mieux encadrer les étudiant(e)s à distance lors d'activités de lecture et améliorer leur littératie</w:t>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0EE72" w14:textId="77777777" w:rsidR="00B4026A" w:rsidRDefault="00B4026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261FF"/>
    <w:multiLevelType w:val="hybridMultilevel"/>
    <w:tmpl w:val="0184865C"/>
    <w:lvl w:ilvl="0" w:tplc="0BFE826A">
      <w:start w:val="1"/>
      <w:numFmt w:val="decimal"/>
      <w:pStyle w:val="Pucesgras"/>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15C42D13"/>
    <w:multiLevelType w:val="hybridMultilevel"/>
    <w:tmpl w:val="D3BEBB7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175F48B0"/>
    <w:multiLevelType w:val="hybridMultilevel"/>
    <w:tmpl w:val="AE1CE228"/>
    <w:lvl w:ilvl="0" w:tplc="DE1671EE">
      <w:start w:val="1"/>
      <w:numFmt w:val="decimal"/>
      <w:pStyle w:val="Listenumrotetableau"/>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D980AF8"/>
    <w:multiLevelType w:val="hybridMultilevel"/>
    <w:tmpl w:val="EF04196E"/>
    <w:lvl w:ilvl="0" w:tplc="FD2E6F4E">
      <w:start w:val="1"/>
      <w:numFmt w:val="bullet"/>
      <w:lvlText w:val=""/>
      <w:lvlJc w:val="left"/>
      <w:pPr>
        <w:ind w:left="720" w:hanging="360"/>
      </w:pPr>
      <w:rPr>
        <w:rFonts w:ascii="Symbol" w:hAnsi="Symbol" w:hint="default"/>
        <w:color w:val="262626" w:themeColor="text1" w:themeTint="D9"/>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1E6540C6"/>
    <w:multiLevelType w:val="hybridMultilevel"/>
    <w:tmpl w:val="5210B15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26CE660A"/>
    <w:multiLevelType w:val="hybridMultilevel"/>
    <w:tmpl w:val="B54823A2"/>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29D51CD7"/>
    <w:multiLevelType w:val="hybridMultilevel"/>
    <w:tmpl w:val="2F262CBA"/>
    <w:lvl w:ilvl="0" w:tplc="FD2E6F4E">
      <w:start w:val="1"/>
      <w:numFmt w:val="bullet"/>
      <w:lvlText w:val=""/>
      <w:lvlJc w:val="left"/>
      <w:pPr>
        <w:ind w:left="720" w:hanging="360"/>
      </w:pPr>
      <w:rPr>
        <w:rFonts w:ascii="Symbol" w:hAnsi="Symbol" w:hint="default"/>
        <w:color w:val="262626" w:themeColor="text1" w:themeTint="D9"/>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3BE030A8"/>
    <w:multiLevelType w:val="hybridMultilevel"/>
    <w:tmpl w:val="F17A54C8"/>
    <w:lvl w:ilvl="0" w:tplc="CFEE68C8">
      <w:start w:val="1"/>
      <w:numFmt w:val="decimal"/>
      <w:lvlText w:val="%1)"/>
      <w:lvlJc w:val="left"/>
      <w:pPr>
        <w:ind w:left="1068" w:hanging="360"/>
      </w:pPr>
      <w:rPr>
        <w:rFonts w:hint="default"/>
        <w:b/>
        <w:bCs/>
        <w:color w:val="auto"/>
        <w:sz w:val="20"/>
        <w:szCs w:val="20"/>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8" w15:restartNumberingAfterBreak="0">
    <w:nsid w:val="45B86DB3"/>
    <w:multiLevelType w:val="hybridMultilevel"/>
    <w:tmpl w:val="718A393E"/>
    <w:lvl w:ilvl="0" w:tplc="FD2E6F4E">
      <w:start w:val="1"/>
      <w:numFmt w:val="bullet"/>
      <w:lvlText w:val=""/>
      <w:lvlJc w:val="left"/>
      <w:pPr>
        <w:ind w:left="720" w:hanging="360"/>
      </w:pPr>
      <w:rPr>
        <w:rFonts w:ascii="Symbol" w:hAnsi="Symbol" w:hint="default"/>
        <w:color w:val="262626" w:themeColor="text1" w:themeTint="D9"/>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47B12694"/>
    <w:multiLevelType w:val="hybridMultilevel"/>
    <w:tmpl w:val="81587FF2"/>
    <w:lvl w:ilvl="0" w:tplc="DBDC43F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552414A8"/>
    <w:multiLevelType w:val="hybridMultilevel"/>
    <w:tmpl w:val="A524DFA6"/>
    <w:lvl w:ilvl="0" w:tplc="DBDC43F8">
      <w:numFmt w:val="bullet"/>
      <w:lvlText w:val="·"/>
      <w:lvlJc w:val="left"/>
      <w:pPr>
        <w:ind w:left="720" w:hanging="360"/>
      </w:pPr>
      <w:rPr>
        <w:rFonts w:ascii="Calibri" w:eastAsiaTheme="minorHAnsi" w:hAnsi="Calibri" w:cs="Calibri" w:hint="default"/>
      </w:rPr>
    </w:lvl>
    <w:lvl w:ilvl="1" w:tplc="92F2EB2C">
      <w:start w:val="1"/>
      <w:numFmt w:val="bullet"/>
      <w:lvlText w:val="o"/>
      <w:lvlJc w:val="left"/>
      <w:pPr>
        <w:ind w:left="1440" w:hanging="360"/>
      </w:pPr>
      <w:rPr>
        <w:rFonts w:ascii="Courier New" w:hAnsi="Courier New" w:cs="Courier New" w:hint="default"/>
        <w:color w:val="auto"/>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5E313862"/>
    <w:multiLevelType w:val="hybridMultilevel"/>
    <w:tmpl w:val="B0682302"/>
    <w:lvl w:ilvl="0" w:tplc="FD2E6F4E">
      <w:start w:val="1"/>
      <w:numFmt w:val="bullet"/>
      <w:lvlText w:val=""/>
      <w:lvlJc w:val="left"/>
      <w:pPr>
        <w:ind w:left="720" w:hanging="360"/>
      </w:pPr>
      <w:rPr>
        <w:rFonts w:ascii="Symbol" w:hAnsi="Symbol" w:hint="default"/>
        <w:color w:val="262626" w:themeColor="text1" w:themeTint="D9"/>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626344AE"/>
    <w:multiLevelType w:val="hybridMultilevel"/>
    <w:tmpl w:val="F2A07E8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66034818"/>
    <w:multiLevelType w:val="hybridMultilevel"/>
    <w:tmpl w:val="24C27042"/>
    <w:lvl w:ilvl="0" w:tplc="DBDC43F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77F676AA"/>
    <w:multiLevelType w:val="hybridMultilevel"/>
    <w:tmpl w:val="5D24B3FC"/>
    <w:lvl w:ilvl="0" w:tplc="FD2E6F4E">
      <w:start w:val="1"/>
      <w:numFmt w:val="bullet"/>
      <w:lvlText w:val=""/>
      <w:lvlJc w:val="left"/>
      <w:pPr>
        <w:ind w:left="1068" w:hanging="360"/>
      </w:pPr>
      <w:rPr>
        <w:rFonts w:ascii="Symbol" w:hAnsi="Symbol" w:hint="default"/>
        <w:color w:val="262626" w:themeColor="text1" w:themeTint="D9"/>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15" w15:restartNumberingAfterBreak="0">
    <w:nsid w:val="7AF4361F"/>
    <w:multiLevelType w:val="hybridMultilevel"/>
    <w:tmpl w:val="D85A9006"/>
    <w:lvl w:ilvl="0" w:tplc="D4568126">
      <w:start w:val="1"/>
      <w:numFmt w:val="bullet"/>
      <w:pStyle w:val="Listetableau"/>
      <w:lvlText w:val=""/>
      <w:lvlJc w:val="left"/>
      <w:pPr>
        <w:ind w:left="1080" w:hanging="360"/>
      </w:pPr>
      <w:rPr>
        <w:rFonts w:ascii="Symbol" w:hAnsi="Symbol" w:hint="default"/>
        <w:color w:val="262626" w:themeColor="text1" w:themeTint="D9"/>
      </w:rPr>
    </w:lvl>
    <w:lvl w:ilvl="1" w:tplc="0C0C0003" w:tentative="1">
      <w:start w:val="1"/>
      <w:numFmt w:val="bullet"/>
      <w:lvlText w:val="o"/>
      <w:lvlJc w:val="left"/>
      <w:pPr>
        <w:ind w:left="1800" w:hanging="360"/>
      </w:pPr>
      <w:rPr>
        <w:rFonts w:ascii="Courier New" w:hAnsi="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hint="default"/>
      </w:rPr>
    </w:lvl>
    <w:lvl w:ilvl="8" w:tplc="0C0C0005" w:tentative="1">
      <w:start w:val="1"/>
      <w:numFmt w:val="bullet"/>
      <w:lvlText w:val=""/>
      <w:lvlJc w:val="left"/>
      <w:pPr>
        <w:ind w:left="6840" w:hanging="360"/>
      </w:pPr>
      <w:rPr>
        <w:rFonts w:ascii="Wingdings" w:hAnsi="Wingdings" w:hint="default"/>
      </w:rPr>
    </w:lvl>
  </w:abstractNum>
  <w:num w:numId="1">
    <w:abstractNumId w:val="1"/>
  </w:num>
  <w:num w:numId="2">
    <w:abstractNumId w:val="12"/>
  </w:num>
  <w:num w:numId="3">
    <w:abstractNumId w:val="0"/>
  </w:num>
  <w:num w:numId="4">
    <w:abstractNumId w:val="15"/>
  </w:num>
  <w:num w:numId="5">
    <w:abstractNumId w:val="7"/>
  </w:num>
  <w:num w:numId="6">
    <w:abstractNumId w:val="11"/>
  </w:num>
  <w:num w:numId="7">
    <w:abstractNumId w:val="10"/>
  </w:num>
  <w:num w:numId="8">
    <w:abstractNumId w:val="6"/>
  </w:num>
  <w:num w:numId="9">
    <w:abstractNumId w:val="14"/>
  </w:num>
  <w:num w:numId="10">
    <w:abstractNumId w:val="13"/>
  </w:num>
  <w:num w:numId="11">
    <w:abstractNumId w:val="3"/>
  </w:num>
  <w:num w:numId="12">
    <w:abstractNumId w:val="9"/>
  </w:num>
  <w:num w:numId="13">
    <w:abstractNumId w:val="8"/>
  </w:num>
  <w:num w:numId="14">
    <w:abstractNumId w:val="2"/>
  </w:num>
  <w:num w:numId="15">
    <w:abstractNumId w:val="5"/>
  </w:num>
  <w:num w:numId="16">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BF9"/>
    <w:rsid w:val="0000057D"/>
    <w:rsid w:val="000012A5"/>
    <w:rsid w:val="000030FC"/>
    <w:rsid w:val="00003D68"/>
    <w:rsid w:val="00003DBE"/>
    <w:rsid w:val="0000480B"/>
    <w:rsid w:val="00004F06"/>
    <w:rsid w:val="0000504B"/>
    <w:rsid w:val="00005532"/>
    <w:rsid w:val="00005F70"/>
    <w:rsid w:val="00006444"/>
    <w:rsid w:val="000066E1"/>
    <w:rsid w:val="00007D69"/>
    <w:rsid w:val="000102FF"/>
    <w:rsid w:val="0001092D"/>
    <w:rsid w:val="000119BB"/>
    <w:rsid w:val="0001212B"/>
    <w:rsid w:val="00013F43"/>
    <w:rsid w:val="000145E4"/>
    <w:rsid w:val="00017CF6"/>
    <w:rsid w:val="00020AB1"/>
    <w:rsid w:val="000236ED"/>
    <w:rsid w:val="00025CA1"/>
    <w:rsid w:val="000263AB"/>
    <w:rsid w:val="00027178"/>
    <w:rsid w:val="0003009C"/>
    <w:rsid w:val="00030A67"/>
    <w:rsid w:val="000326E5"/>
    <w:rsid w:val="00032B72"/>
    <w:rsid w:val="000338FD"/>
    <w:rsid w:val="0003470D"/>
    <w:rsid w:val="00036C5F"/>
    <w:rsid w:val="00036D04"/>
    <w:rsid w:val="00037192"/>
    <w:rsid w:val="0003766F"/>
    <w:rsid w:val="00037BC4"/>
    <w:rsid w:val="00040387"/>
    <w:rsid w:val="00046137"/>
    <w:rsid w:val="00047FEE"/>
    <w:rsid w:val="00053AD9"/>
    <w:rsid w:val="00054543"/>
    <w:rsid w:val="0005506D"/>
    <w:rsid w:val="00060E03"/>
    <w:rsid w:val="000614F2"/>
    <w:rsid w:val="000618F8"/>
    <w:rsid w:val="00061D93"/>
    <w:rsid w:val="00062DC6"/>
    <w:rsid w:val="000633F3"/>
    <w:rsid w:val="000638B2"/>
    <w:rsid w:val="00063A62"/>
    <w:rsid w:val="00063A7F"/>
    <w:rsid w:val="00064535"/>
    <w:rsid w:val="00067855"/>
    <w:rsid w:val="00070617"/>
    <w:rsid w:val="00070DEC"/>
    <w:rsid w:val="00071B62"/>
    <w:rsid w:val="000754DE"/>
    <w:rsid w:val="0007670F"/>
    <w:rsid w:val="000769E5"/>
    <w:rsid w:val="0007752D"/>
    <w:rsid w:val="0008153E"/>
    <w:rsid w:val="000834C4"/>
    <w:rsid w:val="00083B17"/>
    <w:rsid w:val="00084504"/>
    <w:rsid w:val="00085AF4"/>
    <w:rsid w:val="000866CA"/>
    <w:rsid w:val="00091420"/>
    <w:rsid w:val="00091834"/>
    <w:rsid w:val="00091F17"/>
    <w:rsid w:val="000926D6"/>
    <w:rsid w:val="00093391"/>
    <w:rsid w:val="000936BE"/>
    <w:rsid w:val="00093BE4"/>
    <w:rsid w:val="00096B7E"/>
    <w:rsid w:val="00096CDA"/>
    <w:rsid w:val="000A0177"/>
    <w:rsid w:val="000A38C8"/>
    <w:rsid w:val="000A3C94"/>
    <w:rsid w:val="000A4260"/>
    <w:rsid w:val="000A51B6"/>
    <w:rsid w:val="000A5B26"/>
    <w:rsid w:val="000A6D09"/>
    <w:rsid w:val="000A75B0"/>
    <w:rsid w:val="000B15CA"/>
    <w:rsid w:val="000B3564"/>
    <w:rsid w:val="000B4264"/>
    <w:rsid w:val="000B444F"/>
    <w:rsid w:val="000B479D"/>
    <w:rsid w:val="000B6107"/>
    <w:rsid w:val="000B742D"/>
    <w:rsid w:val="000C0062"/>
    <w:rsid w:val="000C09BA"/>
    <w:rsid w:val="000C137D"/>
    <w:rsid w:val="000C13EB"/>
    <w:rsid w:val="000C24A4"/>
    <w:rsid w:val="000C4071"/>
    <w:rsid w:val="000C46C0"/>
    <w:rsid w:val="000C4CEC"/>
    <w:rsid w:val="000C4DE1"/>
    <w:rsid w:val="000C7104"/>
    <w:rsid w:val="000C71FF"/>
    <w:rsid w:val="000D4540"/>
    <w:rsid w:val="000D564B"/>
    <w:rsid w:val="000D5BD2"/>
    <w:rsid w:val="000D5BF0"/>
    <w:rsid w:val="000E3904"/>
    <w:rsid w:val="000E4C80"/>
    <w:rsid w:val="000E6E62"/>
    <w:rsid w:val="000F00C5"/>
    <w:rsid w:val="000F1564"/>
    <w:rsid w:val="000F25E1"/>
    <w:rsid w:val="000F350C"/>
    <w:rsid w:val="000F512A"/>
    <w:rsid w:val="000F6D27"/>
    <w:rsid w:val="000F6FFC"/>
    <w:rsid w:val="001044D7"/>
    <w:rsid w:val="00105B8C"/>
    <w:rsid w:val="00105DA0"/>
    <w:rsid w:val="001111CA"/>
    <w:rsid w:val="00113D41"/>
    <w:rsid w:val="00114D77"/>
    <w:rsid w:val="0011563D"/>
    <w:rsid w:val="0011647D"/>
    <w:rsid w:val="00116B4D"/>
    <w:rsid w:val="00117D67"/>
    <w:rsid w:val="00120768"/>
    <w:rsid w:val="00121AED"/>
    <w:rsid w:val="00121ECF"/>
    <w:rsid w:val="00122368"/>
    <w:rsid w:val="00122A01"/>
    <w:rsid w:val="00122FF2"/>
    <w:rsid w:val="00125289"/>
    <w:rsid w:val="0012718B"/>
    <w:rsid w:val="00127967"/>
    <w:rsid w:val="00127A62"/>
    <w:rsid w:val="0013091A"/>
    <w:rsid w:val="00131BE0"/>
    <w:rsid w:val="001326F9"/>
    <w:rsid w:val="00135BAF"/>
    <w:rsid w:val="00136C54"/>
    <w:rsid w:val="00137333"/>
    <w:rsid w:val="0014046A"/>
    <w:rsid w:val="001408FF"/>
    <w:rsid w:val="00141051"/>
    <w:rsid w:val="001414C4"/>
    <w:rsid w:val="00141557"/>
    <w:rsid w:val="00141A93"/>
    <w:rsid w:val="00142213"/>
    <w:rsid w:val="001465F6"/>
    <w:rsid w:val="001479AB"/>
    <w:rsid w:val="0015099A"/>
    <w:rsid w:val="00150AAD"/>
    <w:rsid w:val="0015286B"/>
    <w:rsid w:val="00152F4C"/>
    <w:rsid w:val="00154777"/>
    <w:rsid w:val="0015503A"/>
    <w:rsid w:val="001551CA"/>
    <w:rsid w:val="001566A5"/>
    <w:rsid w:val="00157147"/>
    <w:rsid w:val="001619EA"/>
    <w:rsid w:val="00165386"/>
    <w:rsid w:val="0016563B"/>
    <w:rsid w:val="00165AF0"/>
    <w:rsid w:val="00165D30"/>
    <w:rsid w:val="00166389"/>
    <w:rsid w:val="00167168"/>
    <w:rsid w:val="00167B93"/>
    <w:rsid w:val="0017093F"/>
    <w:rsid w:val="00171C90"/>
    <w:rsid w:val="00172E81"/>
    <w:rsid w:val="0017492D"/>
    <w:rsid w:val="0017558D"/>
    <w:rsid w:val="0017685F"/>
    <w:rsid w:val="0017753C"/>
    <w:rsid w:val="0017796A"/>
    <w:rsid w:val="001800F6"/>
    <w:rsid w:val="00182110"/>
    <w:rsid w:val="00182E32"/>
    <w:rsid w:val="001837CE"/>
    <w:rsid w:val="00186277"/>
    <w:rsid w:val="00187299"/>
    <w:rsid w:val="00187C5A"/>
    <w:rsid w:val="00190BF6"/>
    <w:rsid w:val="00191E6B"/>
    <w:rsid w:val="001920D7"/>
    <w:rsid w:val="001926C8"/>
    <w:rsid w:val="00192D95"/>
    <w:rsid w:val="0019320C"/>
    <w:rsid w:val="00194081"/>
    <w:rsid w:val="00196735"/>
    <w:rsid w:val="001A0391"/>
    <w:rsid w:val="001A20C0"/>
    <w:rsid w:val="001A2C6F"/>
    <w:rsid w:val="001A4415"/>
    <w:rsid w:val="001A5263"/>
    <w:rsid w:val="001A6745"/>
    <w:rsid w:val="001A6AE9"/>
    <w:rsid w:val="001A7513"/>
    <w:rsid w:val="001A7CA6"/>
    <w:rsid w:val="001B084D"/>
    <w:rsid w:val="001B0EA6"/>
    <w:rsid w:val="001B183F"/>
    <w:rsid w:val="001B1B54"/>
    <w:rsid w:val="001B3E78"/>
    <w:rsid w:val="001B44A3"/>
    <w:rsid w:val="001B49F9"/>
    <w:rsid w:val="001B55E3"/>
    <w:rsid w:val="001B5F89"/>
    <w:rsid w:val="001C046C"/>
    <w:rsid w:val="001C3223"/>
    <w:rsid w:val="001C4E7B"/>
    <w:rsid w:val="001C66D8"/>
    <w:rsid w:val="001C6CD7"/>
    <w:rsid w:val="001C749D"/>
    <w:rsid w:val="001C762E"/>
    <w:rsid w:val="001C769D"/>
    <w:rsid w:val="001C797F"/>
    <w:rsid w:val="001C7BA8"/>
    <w:rsid w:val="001D368D"/>
    <w:rsid w:val="001D3CFD"/>
    <w:rsid w:val="001D474F"/>
    <w:rsid w:val="001D727D"/>
    <w:rsid w:val="001D78EE"/>
    <w:rsid w:val="001D7ADB"/>
    <w:rsid w:val="001E138E"/>
    <w:rsid w:val="001E15D4"/>
    <w:rsid w:val="001E19E1"/>
    <w:rsid w:val="001E1BD7"/>
    <w:rsid w:val="001E1C14"/>
    <w:rsid w:val="001E25A2"/>
    <w:rsid w:val="001E2B97"/>
    <w:rsid w:val="001E32FD"/>
    <w:rsid w:val="001E337B"/>
    <w:rsid w:val="001E542E"/>
    <w:rsid w:val="001E5F6E"/>
    <w:rsid w:val="001E6828"/>
    <w:rsid w:val="001E7061"/>
    <w:rsid w:val="001E7AD2"/>
    <w:rsid w:val="001F01E4"/>
    <w:rsid w:val="001F03B9"/>
    <w:rsid w:val="001F04FC"/>
    <w:rsid w:val="001F097B"/>
    <w:rsid w:val="001F2180"/>
    <w:rsid w:val="001F2BB9"/>
    <w:rsid w:val="001F41F1"/>
    <w:rsid w:val="001F424E"/>
    <w:rsid w:val="001F4B99"/>
    <w:rsid w:val="001F6773"/>
    <w:rsid w:val="00202955"/>
    <w:rsid w:val="00202DFA"/>
    <w:rsid w:val="002035F3"/>
    <w:rsid w:val="00204E09"/>
    <w:rsid w:val="002059A0"/>
    <w:rsid w:val="00205CD3"/>
    <w:rsid w:val="00205D7A"/>
    <w:rsid w:val="00205DF0"/>
    <w:rsid w:val="002066CF"/>
    <w:rsid w:val="00207682"/>
    <w:rsid w:val="00210389"/>
    <w:rsid w:val="00211779"/>
    <w:rsid w:val="00211B14"/>
    <w:rsid w:val="0021372E"/>
    <w:rsid w:val="00213D2B"/>
    <w:rsid w:val="00214C7E"/>
    <w:rsid w:val="00217979"/>
    <w:rsid w:val="00217CA3"/>
    <w:rsid w:val="002204BC"/>
    <w:rsid w:val="002222F5"/>
    <w:rsid w:val="00222326"/>
    <w:rsid w:val="00225C02"/>
    <w:rsid w:val="00227D12"/>
    <w:rsid w:val="002324F2"/>
    <w:rsid w:val="002336AF"/>
    <w:rsid w:val="0023389B"/>
    <w:rsid w:val="002346DC"/>
    <w:rsid w:val="00235636"/>
    <w:rsid w:val="00235E43"/>
    <w:rsid w:val="00237323"/>
    <w:rsid w:val="002374F0"/>
    <w:rsid w:val="00240872"/>
    <w:rsid w:val="00240DF7"/>
    <w:rsid w:val="002423C1"/>
    <w:rsid w:val="00242735"/>
    <w:rsid w:val="00242BA4"/>
    <w:rsid w:val="0024353B"/>
    <w:rsid w:val="00243B82"/>
    <w:rsid w:val="002441EC"/>
    <w:rsid w:val="00244768"/>
    <w:rsid w:val="0024512B"/>
    <w:rsid w:val="0024677F"/>
    <w:rsid w:val="002514EE"/>
    <w:rsid w:val="002526DA"/>
    <w:rsid w:val="00252BEC"/>
    <w:rsid w:val="002530E7"/>
    <w:rsid w:val="0025369D"/>
    <w:rsid w:val="00253DFD"/>
    <w:rsid w:val="00254A41"/>
    <w:rsid w:val="00255CC3"/>
    <w:rsid w:val="00256651"/>
    <w:rsid w:val="00257A17"/>
    <w:rsid w:val="00257E88"/>
    <w:rsid w:val="00260873"/>
    <w:rsid w:val="0026128D"/>
    <w:rsid w:val="00262E66"/>
    <w:rsid w:val="0026416F"/>
    <w:rsid w:val="00264F5F"/>
    <w:rsid w:val="002651F7"/>
    <w:rsid w:val="002666B9"/>
    <w:rsid w:val="00267363"/>
    <w:rsid w:val="00271C72"/>
    <w:rsid w:val="00271CA5"/>
    <w:rsid w:val="002722F2"/>
    <w:rsid w:val="0027381C"/>
    <w:rsid w:val="00274923"/>
    <w:rsid w:val="00274AE7"/>
    <w:rsid w:val="0027553D"/>
    <w:rsid w:val="00275C46"/>
    <w:rsid w:val="00275F34"/>
    <w:rsid w:val="00276451"/>
    <w:rsid w:val="002768BD"/>
    <w:rsid w:val="00281039"/>
    <w:rsid w:val="00281EE7"/>
    <w:rsid w:val="002834D1"/>
    <w:rsid w:val="00284865"/>
    <w:rsid w:val="00284D9A"/>
    <w:rsid w:val="00285590"/>
    <w:rsid w:val="0028643A"/>
    <w:rsid w:val="00287238"/>
    <w:rsid w:val="00287462"/>
    <w:rsid w:val="00287671"/>
    <w:rsid w:val="0029080D"/>
    <w:rsid w:val="0029367F"/>
    <w:rsid w:val="00294E4F"/>
    <w:rsid w:val="002965BD"/>
    <w:rsid w:val="00296BCF"/>
    <w:rsid w:val="002A118F"/>
    <w:rsid w:val="002A182E"/>
    <w:rsid w:val="002A2D11"/>
    <w:rsid w:val="002A53E7"/>
    <w:rsid w:val="002A54E1"/>
    <w:rsid w:val="002A5BF2"/>
    <w:rsid w:val="002A5CF4"/>
    <w:rsid w:val="002A73A0"/>
    <w:rsid w:val="002B0D85"/>
    <w:rsid w:val="002B26C8"/>
    <w:rsid w:val="002B3E60"/>
    <w:rsid w:val="002B71DA"/>
    <w:rsid w:val="002C0F8E"/>
    <w:rsid w:val="002C1B54"/>
    <w:rsid w:val="002C3034"/>
    <w:rsid w:val="002C3541"/>
    <w:rsid w:val="002C3D88"/>
    <w:rsid w:val="002C64DC"/>
    <w:rsid w:val="002C6578"/>
    <w:rsid w:val="002C66A7"/>
    <w:rsid w:val="002D0FC4"/>
    <w:rsid w:val="002D2EE5"/>
    <w:rsid w:val="002D32F5"/>
    <w:rsid w:val="002D4194"/>
    <w:rsid w:val="002D4E94"/>
    <w:rsid w:val="002D5420"/>
    <w:rsid w:val="002D697D"/>
    <w:rsid w:val="002D7511"/>
    <w:rsid w:val="002E1CCE"/>
    <w:rsid w:val="002E472F"/>
    <w:rsid w:val="002F09DA"/>
    <w:rsid w:val="002F46B9"/>
    <w:rsid w:val="002F48A5"/>
    <w:rsid w:val="002F4B40"/>
    <w:rsid w:val="002F4C5F"/>
    <w:rsid w:val="002F5A90"/>
    <w:rsid w:val="002F6BE5"/>
    <w:rsid w:val="002F7544"/>
    <w:rsid w:val="00301AC6"/>
    <w:rsid w:val="0030296D"/>
    <w:rsid w:val="00302B54"/>
    <w:rsid w:val="0030319A"/>
    <w:rsid w:val="00303A80"/>
    <w:rsid w:val="003040F2"/>
    <w:rsid w:val="0030419E"/>
    <w:rsid w:val="003052BA"/>
    <w:rsid w:val="00311317"/>
    <w:rsid w:val="00311644"/>
    <w:rsid w:val="00311A6C"/>
    <w:rsid w:val="00312A61"/>
    <w:rsid w:val="00313095"/>
    <w:rsid w:val="00313F74"/>
    <w:rsid w:val="00314DB4"/>
    <w:rsid w:val="00317301"/>
    <w:rsid w:val="00321B13"/>
    <w:rsid w:val="00330E44"/>
    <w:rsid w:val="00330F61"/>
    <w:rsid w:val="00332918"/>
    <w:rsid w:val="00332FD7"/>
    <w:rsid w:val="003337F7"/>
    <w:rsid w:val="00333B0F"/>
    <w:rsid w:val="00340741"/>
    <w:rsid w:val="003411B5"/>
    <w:rsid w:val="0034265E"/>
    <w:rsid w:val="00342959"/>
    <w:rsid w:val="003455B0"/>
    <w:rsid w:val="003472EC"/>
    <w:rsid w:val="00347508"/>
    <w:rsid w:val="00347D99"/>
    <w:rsid w:val="00347DEA"/>
    <w:rsid w:val="00350829"/>
    <w:rsid w:val="003508F2"/>
    <w:rsid w:val="003510F6"/>
    <w:rsid w:val="00351A00"/>
    <w:rsid w:val="00351C47"/>
    <w:rsid w:val="00351FC8"/>
    <w:rsid w:val="00356CF1"/>
    <w:rsid w:val="00357268"/>
    <w:rsid w:val="00357781"/>
    <w:rsid w:val="003612D5"/>
    <w:rsid w:val="003616BF"/>
    <w:rsid w:val="00362090"/>
    <w:rsid w:val="00363135"/>
    <w:rsid w:val="00363B85"/>
    <w:rsid w:val="00370C9E"/>
    <w:rsid w:val="00371820"/>
    <w:rsid w:val="003723A6"/>
    <w:rsid w:val="0037258B"/>
    <w:rsid w:val="00372E2D"/>
    <w:rsid w:val="0037458C"/>
    <w:rsid w:val="00375B2E"/>
    <w:rsid w:val="00375E69"/>
    <w:rsid w:val="00375EB0"/>
    <w:rsid w:val="003769FC"/>
    <w:rsid w:val="00376E43"/>
    <w:rsid w:val="0037745E"/>
    <w:rsid w:val="003805E1"/>
    <w:rsid w:val="00383394"/>
    <w:rsid w:val="003836C0"/>
    <w:rsid w:val="0038528B"/>
    <w:rsid w:val="00385673"/>
    <w:rsid w:val="003858D8"/>
    <w:rsid w:val="003879CF"/>
    <w:rsid w:val="00387D52"/>
    <w:rsid w:val="003910AB"/>
    <w:rsid w:val="003910EA"/>
    <w:rsid w:val="003916A1"/>
    <w:rsid w:val="0039360E"/>
    <w:rsid w:val="0039431B"/>
    <w:rsid w:val="0039508F"/>
    <w:rsid w:val="00395126"/>
    <w:rsid w:val="0039575C"/>
    <w:rsid w:val="00395EC9"/>
    <w:rsid w:val="00396A13"/>
    <w:rsid w:val="003971B8"/>
    <w:rsid w:val="003978FD"/>
    <w:rsid w:val="003A1016"/>
    <w:rsid w:val="003A1755"/>
    <w:rsid w:val="003A1AF7"/>
    <w:rsid w:val="003A307A"/>
    <w:rsid w:val="003A41C7"/>
    <w:rsid w:val="003A4364"/>
    <w:rsid w:val="003A4E08"/>
    <w:rsid w:val="003A6235"/>
    <w:rsid w:val="003B029B"/>
    <w:rsid w:val="003B0320"/>
    <w:rsid w:val="003B1C1B"/>
    <w:rsid w:val="003B211E"/>
    <w:rsid w:val="003B29C5"/>
    <w:rsid w:val="003B311B"/>
    <w:rsid w:val="003B39FD"/>
    <w:rsid w:val="003B3CB5"/>
    <w:rsid w:val="003B74C1"/>
    <w:rsid w:val="003C1CED"/>
    <w:rsid w:val="003C2716"/>
    <w:rsid w:val="003C2D13"/>
    <w:rsid w:val="003C3436"/>
    <w:rsid w:val="003C4853"/>
    <w:rsid w:val="003C549F"/>
    <w:rsid w:val="003C568B"/>
    <w:rsid w:val="003C74C1"/>
    <w:rsid w:val="003C7883"/>
    <w:rsid w:val="003D1931"/>
    <w:rsid w:val="003D1BB9"/>
    <w:rsid w:val="003D1E7C"/>
    <w:rsid w:val="003D293E"/>
    <w:rsid w:val="003D2EB5"/>
    <w:rsid w:val="003D4993"/>
    <w:rsid w:val="003D5560"/>
    <w:rsid w:val="003D71AE"/>
    <w:rsid w:val="003D768C"/>
    <w:rsid w:val="003D793D"/>
    <w:rsid w:val="003E17D3"/>
    <w:rsid w:val="003E4CF7"/>
    <w:rsid w:val="003E58E3"/>
    <w:rsid w:val="003E5C3D"/>
    <w:rsid w:val="003E76CE"/>
    <w:rsid w:val="003F138F"/>
    <w:rsid w:val="003F2D26"/>
    <w:rsid w:val="003F371C"/>
    <w:rsid w:val="003F4158"/>
    <w:rsid w:val="003F42C5"/>
    <w:rsid w:val="003F53A7"/>
    <w:rsid w:val="003F5455"/>
    <w:rsid w:val="003F5564"/>
    <w:rsid w:val="003F6885"/>
    <w:rsid w:val="003F6FEB"/>
    <w:rsid w:val="003F7D75"/>
    <w:rsid w:val="00401C07"/>
    <w:rsid w:val="0040577C"/>
    <w:rsid w:val="00405BC8"/>
    <w:rsid w:val="00406ACF"/>
    <w:rsid w:val="0041063B"/>
    <w:rsid w:val="00410F46"/>
    <w:rsid w:val="00411E7A"/>
    <w:rsid w:val="0041413A"/>
    <w:rsid w:val="004143F3"/>
    <w:rsid w:val="0041579C"/>
    <w:rsid w:val="0041608B"/>
    <w:rsid w:val="004175ED"/>
    <w:rsid w:val="00420ECE"/>
    <w:rsid w:val="00421198"/>
    <w:rsid w:val="00421291"/>
    <w:rsid w:val="00421CA0"/>
    <w:rsid w:val="00421F8D"/>
    <w:rsid w:val="0042225F"/>
    <w:rsid w:val="00422E3D"/>
    <w:rsid w:val="00423361"/>
    <w:rsid w:val="00423B7F"/>
    <w:rsid w:val="004247C7"/>
    <w:rsid w:val="00424AB3"/>
    <w:rsid w:val="0042605B"/>
    <w:rsid w:val="004274F1"/>
    <w:rsid w:val="00430A23"/>
    <w:rsid w:val="00435219"/>
    <w:rsid w:val="00436468"/>
    <w:rsid w:val="004367CB"/>
    <w:rsid w:val="004370C6"/>
    <w:rsid w:val="004409A2"/>
    <w:rsid w:val="004417DF"/>
    <w:rsid w:val="00444F01"/>
    <w:rsid w:val="00445126"/>
    <w:rsid w:val="00445708"/>
    <w:rsid w:val="00447318"/>
    <w:rsid w:val="004501AB"/>
    <w:rsid w:val="00453D95"/>
    <w:rsid w:val="00453FA5"/>
    <w:rsid w:val="00454C80"/>
    <w:rsid w:val="00455CFD"/>
    <w:rsid w:val="00456189"/>
    <w:rsid w:val="00456663"/>
    <w:rsid w:val="00456C8F"/>
    <w:rsid w:val="004575F3"/>
    <w:rsid w:val="004579F9"/>
    <w:rsid w:val="00460138"/>
    <w:rsid w:val="004620BD"/>
    <w:rsid w:val="0047147C"/>
    <w:rsid w:val="0047240C"/>
    <w:rsid w:val="004744A0"/>
    <w:rsid w:val="00474E7A"/>
    <w:rsid w:val="00475D79"/>
    <w:rsid w:val="00477E57"/>
    <w:rsid w:val="0048127E"/>
    <w:rsid w:val="00483C77"/>
    <w:rsid w:val="00483F2C"/>
    <w:rsid w:val="00484807"/>
    <w:rsid w:val="00485173"/>
    <w:rsid w:val="004852F9"/>
    <w:rsid w:val="00486C2A"/>
    <w:rsid w:val="004874D1"/>
    <w:rsid w:val="0049270D"/>
    <w:rsid w:val="004937CC"/>
    <w:rsid w:val="00493C68"/>
    <w:rsid w:val="00493DAF"/>
    <w:rsid w:val="00494F1A"/>
    <w:rsid w:val="00495ABC"/>
    <w:rsid w:val="004960A7"/>
    <w:rsid w:val="00496117"/>
    <w:rsid w:val="0049640C"/>
    <w:rsid w:val="004965F6"/>
    <w:rsid w:val="004975E5"/>
    <w:rsid w:val="004A0512"/>
    <w:rsid w:val="004A08FF"/>
    <w:rsid w:val="004A11C3"/>
    <w:rsid w:val="004A130F"/>
    <w:rsid w:val="004A1686"/>
    <w:rsid w:val="004A1B63"/>
    <w:rsid w:val="004A4E59"/>
    <w:rsid w:val="004A4FB0"/>
    <w:rsid w:val="004A610D"/>
    <w:rsid w:val="004A6EE0"/>
    <w:rsid w:val="004A7635"/>
    <w:rsid w:val="004B5347"/>
    <w:rsid w:val="004B57F5"/>
    <w:rsid w:val="004B593F"/>
    <w:rsid w:val="004B598E"/>
    <w:rsid w:val="004B6DCD"/>
    <w:rsid w:val="004C1B2A"/>
    <w:rsid w:val="004C53DA"/>
    <w:rsid w:val="004C5D0F"/>
    <w:rsid w:val="004C6462"/>
    <w:rsid w:val="004C76B9"/>
    <w:rsid w:val="004C76F3"/>
    <w:rsid w:val="004C7C66"/>
    <w:rsid w:val="004D13ED"/>
    <w:rsid w:val="004D28AE"/>
    <w:rsid w:val="004D3EAA"/>
    <w:rsid w:val="004D48F8"/>
    <w:rsid w:val="004D58EA"/>
    <w:rsid w:val="004E006F"/>
    <w:rsid w:val="004E07A0"/>
    <w:rsid w:val="004E0A76"/>
    <w:rsid w:val="004E19D4"/>
    <w:rsid w:val="004E4936"/>
    <w:rsid w:val="004E4AE1"/>
    <w:rsid w:val="004E4B2E"/>
    <w:rsid w:val="004E5D5D"/>
    <w:rsid w:val="004E5E9C"/>
    <w:rsid w:val="004E6491"/>
    <w:rsid w:val="004E688B"/>
    <w:rsid w:val="004E6C55"/>
    <w:rsid w:val="004E6DC2"/>
    <w:rsid w:val="004E73B1"/>
    <w:rsid w:val="004E79D8"/>
    <w:rsid w:val="004F2AE6"/>
    <w:rsid w:val="004F2B93"/>
    <w:rsid w:val="004F3FB7"/>
    <w:rsid w:val="004F4555"/>
    <w:rsid w:val="004F579E"/>
    <w:rsid w:val="004F5C21"/>
    <w:rsid w:val="00500CD3"/>
    <w:rsid w:val="00501791"/>
    <w:rsid w:val="00502676"/>
    <w:rsid w:val="0050389E"/>
    <w:rsid w:val="00507697"/>
    <w:rsid w:val="0051244B"/>
    <w:rsid w:val="00512ACA"/>
    <w:rsid w:val="00512F2D"/>
    <w:rsid w:val="0051325F"/>
    <w:rsid w:val="00515362"/>
    <w:rsid w:val="00516A5B"/>
    <w:rsid w:val="00520131"/>
    <w:rsid w:val="00521120"/>
    <w:rsid w:val="0052357C"/>
    <w:rsid w:val="00524037"/>
    <w:rsid w:val="00525D4B"/>
    <w:rsid w:val="00526F39"/>
    <w:rsid w:val="00527412"/>
    <w:rsid w:val="005278D4"/>
    <w:rsid w:val="0052795D"/>
    <w:rsid w:val="005279A7"/>
    <w:rsid w:val="00527B97"/>
    <w:rsid w:val="00530C30"/>
    <w:rsid w:val="00530FA9"/>
    <w:rsid w:val="005317D4"/>
    <w:rsid w:val="00533C97"/>
    <w:rsid w:val="005346F2"/>
    <w:rsid w:val="00534C4E"/>
    <w:rsid w:val="00534D4C"/>
    <w:rsid w:val="00534E86"/>
    <w:rsid w:val="0053507C"/>
    <w:rsid w:val="005355E8"/>
    <w:rsid w:val="005365FC"/>
    <w:rsid w:val="00536B72"/>
    <w:rsid w:val="00536C11"/>
    <w:rsid w:val="00536FDF"/>
    <w:rsid w:val="00537318"/>
    <w:rsid w:val="0054033E"/>
    <w:rsid w:val="00540BAB"/>
    <w:rsid w:val="005414BB"/>
    <w:rsid w:val="005415F0"/>
    <w:rsid w:val="005419FD"/>
    <w:rsid w:val="0054248A"/>
    <w:rsid w:val="0054249D"/>
    <w:rsid w:val="00543558"/>
    <w:rsid w:val="005436F1"/>
    <w:rsid w:val="00544015"/>
    <w:rsid w:val="00544E0B"/>
    <w:rsid w:val="00544F5A"/>
    <w:rsid w:val="0054507C"/>
    <w:rsid w:val="00545B92"/>
    <w:rsid w:val="00546BC1"/>
    <w:rsid w:val="00550C06"/>
    <w:rsid w:val="0055163C"/>
    <w:rsid w:val="0055294F"/>
    <w:rsid w:val="00554927"/>
    <w:rsid w:val="00556640"/>
    <w:rsid w:val="00556B9E"/>
    <w:rsid w:val="00557651"/>
    <w:rsid w:val="00557BC0"/>
    <w:rsid w:val="00560959"/>
    <w:rsid w:val="0056113C"/>
    <w:rsid w:val="00561D3D"/>
    <w:rsid w:val="00561DCA"/>
    <w:rsid w:val="0056343D"/>
    <w:rsid w:val="00564FC2"/>
    <w:rsid w:val="00565471"/>
    <w:rsid w:val="0056637F"/>
    <w:rsid w:val="00570373"/>
    <w:rsid w:val="00570D19"/>
    <w:rsid w:val="00571128"/>
    <w:rsid w:val="00571E73"/>
    <w:rsid w:val="0057247D"/>
    <w:rsid w:val="00576F07"/>
    <w:rsid w:val="00581F03"/>
    <w:rsid w:val="005822EC"/>
    <w:rsid w:val="00582330"/>
    <w:rsid w:val="00582BC2"/>
    <w:rsid w:val="00583EC6"/>
    <w:rsid w:val="0058560B"/>
    <w:rsid w:val="00586A98"/>
    <w:rsid w:val="00587993"/>
    <w:rsid w:val="005900A1"/>
    <w:rsid w:val="00590474"/>
    <w:rsid w:val="005923A4"/>
    <w:rsid w:val="0059252A"/>
    <w:rsid w:val="00593035"/>
    <w:rsid w:val="00593ABA"/>
    <w:rsid w:val="00594308"/>
    <w:rsid w:val="00594C03"/>
    <w:rsid w:val="005A1442"/>
    <w:rsid w:val="005A3677"/>
    <w:rsid w:val="005A4940"/>
    <w:rsid w:val="005A5639"/>
    <w:rsid w:val="005A7E77"/>
    <w:rsid w:val="005B19D9"/>
    <w:rsid w:val="005B39A5"/>
    <w:rsid w:val="005B40D4"/>
    <w:rsid w:val="005B4A1D"/>
    <w:rsid w:val="005B4EED"/>
    <w:rsid w:val="005B5708"/>
    <w:rsid w:val="005B6523"/>
    <w:rsid w:val="005B6C45"/>
    <w:rsid w:val="005B6D97"/>
    <w:rsid w:val="005B72CD"/>
    <w:rsid w:val="005C2D80"/>
    <w:rsid w:val="005C555C"/>
    <w:rsid w:val="005C58DB"/>
    <w:rsid w:val="005C77E8"/>
    <w:rsid w:val="005C7DBB"/>
    <w:rsid w:val="005D042C"/>
    <w:rsid w:val="005D2504"/>
    <w:rsid w:val="005D3780"/>
    <w:rsid w:val="005D3C9A"/>
    <w:rsid w:val="005D48C6"/>
    <w:rsid w:val="005D4A18"/>
    <w:rsid w:val="005D4BC4"/>
    <w:rsid w:val="005D5C8F"/>
    <w:rsid w:val="005D672E"/>
    <w:rsid w:val="005D6840"/>
    <w:rsid w:val="005D789B"/>
    <w:rsid w:val="005E000A"/>
    <w:rsid w:val="005E19B7"/>
    <w:rsid w:val="005E35C3"/>
    <w:rsid w:val="005E540A"/>
    <w:rsid w:val="005E5B01"/>
    <w:rsid w:val="005E6A43"/>
    <w:rsid w:val="005E7D76"/>
    <w:rsid w:val="005F0C37"/>
    <w:rsid w:val="005F166D"/>
    <w:rsid w:val="005F20AC"/>
    <w:rsid w:val="005F2BA4"/>
    <w:rsid w:val="005F3113"/>
    <w:rsid w:val="005F317C"/>
    <w:rsid w:val="005F3ECE"/>
    <w:rsid w:val="005F62C0"/>
    <w:rsid w:val="005F65A0"/>
    <w:rsid w:val="005F6EB2"/>
    <w:rsid w:val="005F7397"/>
    <w:rsid w:val="0060011E"/>
    <w:rsid w:val="00600CF1"/>
    <w:rsid w:val="00600E7D"/>
    <w:rsid w:val="00601052"/>
    <w:rsid w:val="00601467"/>
    <w:rsid w:val="00601918"/>
    <w:rsid w:val="00603968"/>
    <w:rsid w:val="006043CE"/>
    <w:rsid w:val="00606D34"/>
    <w:rsid w:val="00607485"/>
    <w:rsid w:val="0060763A"/>
    <w:rsid w:val="00607DEE"/>
    <w:rsid w:val="00607EF9"/>
    <w:rsid w:val="00607F61"/>
    <w:rsid w:val="006130AF"/>
    <w:rsid w:val="00613F39"/>
    <w:rsid w:val="006141B4"/>
    <w:rsid w:val="006163E2"/>
    <w:rsid w:val="00620AAF"/>
    <w:rsid w:val="00622A47"/>
    <w:rsid w:val="00623090"/>
    <w:rsid w:val="006321A5"/>
    <w:rsid w:val="006342F9"/>
    <w:rsid w:val="00636B32"/>
    <w:rsid w:val="00637FE5"/>
    <w:rsid w:val="00640311"/>
    <w:rsid w:val="006420C3"/>
    <w:rsid w:val="00642D62"/>
    <w:rsid w:val="00645BF2"/>
    <w:rsid w:val="006461B3"/>
    <w:rsid w:val="006469B2"/>
    <w:rsid w:val="0065052F"/>
    <w:rsid w:val="0065083A"/>
    <w:rsid w:val="00650C7A"/>
    <w:rsid w:val="00650ED8"/>
    <w:rsid w:val="006511FF"/>
    <w:rsid w:val="0065298D"/>
    <w:rsid w:val="00652C3F"/>
    <w:rsid w:val="00652DC0"/>
    <w:rsid w:val="00653642"/>
    <w:rsid w:val="00654FC2"/>
    <w:rsid w:val="0065572E"/>
    <w:rsid w:val="00655996"/>
    <w:rsid w:val="006575A3"/>
    <w:rsid w:val="006602F6"/>
    <w:rsid w:val="0066151A"/>
    <w:rsid w:val="00662E8A"/>
    <w:rsid w:val="0066316F"/>
    <w:rsid w:val="006640CC"/>
    <w:rsid w:val="0067134D"/>
    <w:rsid w:val="006716C0"/>
    <w:rsid w:val="0067377B"/>
    <w:rsid w:val="00673BF9"/>
    <w:rsid w:val="00674E80"/>
    <w:rsid w:val="006758EA"/>
    <w:rsid w:val="00675B32"/>
    <w:rsid w:val="00675E56"/>
    <w:rsid w:val="006761DC"/>
    <w:rsid w:val="00676F64"/>
    <w:rsid w:val="00677CEF"/>
    <w:rsid w:val="006800E7"/>
    <w:rsid w:val="0068061B"/>
    <w:rsid w:val="00680BCB"/>
    <w:rsid w:val="00681353"/>
    <w:rsid w:val="00681575"/>
    <w:rsid w:val="00681C7D"/>
    <w:rsid w:val="00681EA8"/>
    <w:rsid w:val="0068269B"/>
    <w:rsid w:val="00683FA7"/>
    <w:rsid w:val="0068490C"/>
    <w:rsid w:val="0068741C"/>
    <w:rsid w:val="00691893"/>
    <w:rsid w:val="006929AF"/>
    <w:rsid w:val="00695113"/>
    <w:rsid w:val="00695EE5"/>
    <w:rsid w:val="00697D01"/>
    <w:rsid w:val="006A0252"/>
    <w:rsid w:val="006A044A"/>
    <w:rsid w:val="006A12AA"/>
    <w:rsid w:val="006A17D6"/>
    <w:rsid w:val="006A374F"/>
    <w:rsid w:val="006A54EF"/>
    <w:rsid w:val="006A6B3B"/>
    <w:rsid w:val="006A7337"/>
    <w:rsid w:val="006B020F"/>
    <w:rsid w:val="006B09C5"/>
    <w:rsid w:val="006B0C5A"/>
    <w:rsid w:val="006B330C"/>
    <w:rsid w:val="006B35BC"/>
    <w:rsid w:val="006B412A"/>
    <w:rsid w:val="006B43B7"/>
    <w:rsid w:val="006B4EB9"/>
    <w:rsid w:val="006B61E4"/>
    <w:rsid w:val="006B6256"/>
    <w:rsid w:val="006B7A84"/>
    <w:rsid w:val="006C0EA5"/>
    <w:rsid w:val="006C140D"/>
    <w:rsid w:val="006C37E5"/>
    <w:rsid w:val="006C39F0"/>
    <w:rsid w:val="006C417E"/>
    <w:rsid w:val="006C5329"/>
    <w:rsid w:val="006C68BF"/>
    <w:rsid w:val="006D123F"/>
    <w:rsid w:val="006D23F2"/>
    <w:rsid w:val="006D29D3"/>
    <w:rsid w:val="006D2EC8"/>
    <w:rsid w:val="006D3889"/>
    <w:rsid w:val="006D4643"/>
    <w:rsid w:val="006D4FE5"/>
    <w:rsid w:val="006D52ED"/>
    <w:rsid w:val="006D57A7"/>
    <w:rsid w:val="006E0174"/>
    <w:rsid w:val="006E0C0C"/>
    <w:rsid w:val="006E1F3B"/>
    <w:rsid w:val="006E21A7"/>
    <w:rsid w:val="006E640B"/>
    <w:rsid w:val="006F0DB4"/>
    <w:rsid w:val="006F0EBA"/>
    <w:rsid w:val="006F3026"/>
    <w:rsid w:val="006F3BCC"/>
    <w:rsid w:val="00701066"/>
    <w:rsid w:val="007010C6"/>
    <w:rsid w:val="00701795"/>
    <w:rsid w:val="00701C42"/>
    <w:rsid w:val="00701D80"/>
    <w:rsid w:val="00703088"/>
    <w:rsid w:val="00703827"/>
    <w:rsid w:val="007039E5"/>
    <w:rsid w:val="00703AE8"/>
    <w:rsid w:val="00703C76"/>
    <w:rsid w:val="00703F1B"/>
    <w:rsid w:val="0070468F"/>
    <w:rsid w:val="00705AAE"/>
    <w:rsid w:val="007076BA"/>
    <w:rsid w:val="00707796"/>
    <w:rsid w:val="00710983"/>
    <w:rsid w:val="00713594"/>
    <w:rsid w:val="007173D7"/>
    <w:rsid w:val="0072057A"/>
    <w:rsid w:val="00721F1D"/>
    <w:rsid w:val="00724C04"/>
    <w:rsid w:val="0072534A"/>
    <w:rsid w:val="00726946"/>
    <w:rsid w:val="00732623"/>
    <w:rsid w:val="00733575"/>
    <w:rsid w:val="00734B5F"/>
    <w:rsid w:val="00734F62"/>
    <w:rsid w:val="007362C4"/>
    <w:rsid w:val="007376F4"/>
    <w:rsid w:val="007405D9"/>
    <w:rsid w:val="00741230"/>
    <w:rsid w:val="007417A7"/>
    <w:rsid w:val="0074285A"/>
    <w:rsid w:val="00742B85"/>
    <w:rsid w:val="00744E42"/>
    <w:rsid w:val="00746852"/>
    <w:rsid w:val="00746AC9"/>
    <w:rsid w:val="0075059B"/>
    <w:rsid w:val="00751AEE"/>
    <w:rsid w:val="0075306F"/>
    <w:rsid w:val="00753761"/>
    <w:rsid w:val="00754286"/>
    <w:rsid w:val="00757508"/>
    <w:rsid w:val="00760AAE"/>
    <w:rsid w:val="00761D01"/>
    <w:rsid w:val="00762BBF"/>
    <w:rsid w:val="00764A59"/>
    <w:rsid w:val="00764C45"/>
    <w:rsid w:val="00766856"/>
    <w:rsid w:val="007674DB"/>
    <w:rsid w:val="00770AA0"/>
    <w:rsid w:val="00770CB5"/>
    <w:rsid w:val="00771AD5"/>
    <w:rsid w:val="007750A4"/>
    <w:rsid w:val="00775FA7"/>
    <w:rsid w:val="00776804"/>
    <w:rsid w:val="00777FC9"/>
    <w:rsid w:val="007810A8"/>
    <w:rsid w:val="00781E3B"/>
    <w:rsid w:val="007847B4"/>
    <w:rsid w:val="0078585F"/>
    <w:rsid w:val="00785BAD"/>
    <w:rsid w:val="00785C71"/>
    <w:rsid w:val="007860D9"/>
    <w:rsid w:val="007861F8"/>
    <w:rsid w:val="00790B66"/>
    <w:rsid w:val="00791121"/>
    <w:rsid w:val="0079220F"/>
    <w:rsid w:val="00792FEC"/>
    <w:rsid w:val="00796020"/>
    <w:rsid w:val="00797AE8"/>
    <w:rsid w:val="007A0B4C"/>
    <w:rsid w:val="007A1B50"/>
    <w:rsid w:val="007A331C"/>
    <w:rsid w:val="007A5803"/>
    <w:rsid w:val="007A6F74"/>
    <w:rsid w:val="007A7E6E"/>
    <w:rsid w:val="007B0881"/>
    <w:rsid w:val="007B3C95"/>
    <w:rsid w:val="007B4AC9"/>
    <w:rsid w:val="007B5C02"/>
    <w:rsid w:val="007C03ED"/>
    <w:rsid w:val="007C0495"/>
    <w:rsid w:val="007C2330"/>
    <w:rsid w:val="007C28EC"/>
    <w:rsid w:val="007C3CFA"/>
    <w:rsid w:val="007C56CB"/>
    <w:rsid w:val="007C5F56"/>
    <w:rsid w:val="007D09F1"/>
    <w:rsid w:val="007D1957"/>
    <w:rsid w:val="007D2446"/>
    <w:rsid w:val="007D3DA5"/>
    <w:rsid w:val="007D54B5"/>
    <w:rsid w:val="007D797D"/>
    <w:rsid w:val="007E2681"/>
    <w:rsid w:val="007E304C"/>
    <w:rsid w:val="007E3E87"/>
    <w:rsid w:val="007F0343"/>
    <w:rsid w:val="007F0E0A"/>
    <w:rsid w:val="007F26C0"/>
    <w:rsid w:val="007F282B"/>
    <w:rsid w:val="007F29C3"/>
    <w:rsid w:val="007F3A78"/>
    <w:rsid w:val="007F499A"/>
    <w:rsid w:val="00803C29"/>
    <w:rsid w:val="00803C77"/>
    <w:rsid w:val="0080433F"/>
    <w:rsid w:val="008070D4"/>
    <w:rsid w:val="008117BE"/>
    <w:rsid w:val="008118E4"/>
    <w:rsid w:val="0081223A"/>
    <w:rsid w:val="00813AFF"/>
    <w:rsid w:val="008145E7"/>
    <w:rsid w:val="008170A1"/>
    <w:rsid w:val="0082080F"/>
    <w:rsid w:val="00820A36"/>
    <w:rsid w:val="0082251B"/>
    <w:rsid w:val="00822830"/>
    <w:rsid w:val="008231DA"/>
    <w:rsid w:val="00823B45"/>
    <w:rsid w:val="00823E4F"/>
    <w:rsid w:val="00823F74"/>
    <w:rsid w:val="00826532"/>
    <w:rsid w:val="00826CD2"/>
    <w:rsid w:val="00827C33"/>
    <w:rsid w:val="008303E7"/>
    <w:rsid w:val="00830CC1"/>
    <w:rsid w:val="008319E3"/>
    <w:rsid w:val="00831F92"/>
    <w:rsid w:val="00833021"/>
    <w:rsid w:val="008333D5"/>
    <w:rsid w:val="0083386D"/>
    <w:rsid w:val="008338CA"/>
    <w:rsid w:val="008338DD"/>
    <w:rsid w:val="0083671C"/>
    <w:rsid w:val="0083732F"/>
    <w:rsid w:val="00837B0C"/>
    <w:rsid w:val="00837C85"/>
    <w:rsid w:val="008403B3"/>
    <w:rsid w:val="0084284C"/>
    <w:rsid w:val="00842A10"/>
    <w:rsid w:val="00846508"/>
    <w:rsid w:val="008471F3"/>
    <w:rsid w:val="00852838"/>
    <w:rsid w:val="00854911"/>
    <w:rsid w:val="00855A4B"/>
    <w:rsid w:val="00856CEC"/>
    <w:rsid w:val="0085749C"/>
    <w:rsid w:val="00862F09"/>
    <w:rsid w:val="0086411F"/>
    <w:rsid w:val="00865B8D"/>
    <w:rsid w:val="00865DA4"/>
    <w:rsid w:val="008673D1"/>
    <w:rsid w:val="00867B02"/>
    <w:rsid w:val="00870C61"/>
    <w:rsid w:val="00870CEB"/>
    <w:rsid w:val="00871620"/>
    <w:rsid w:val="00874FEF"/>
    <w:rsid w:val="008760F0"/>
    <w:rsid w:val="00877166"/>
    <w:rsid w:val="008772A7"/>
    <w:rsid w:val="00881267"/>
    <w:rsid w:val="00881276"/>
    <w:rsid w:val="00882736"/>
    <w:rsid w:val="0088412C"/>
    <w:rsid w:val="00885E98"/>
    <w:rsid w:val="00886550"/>
    <w:rsid w:val="00886711"/>
    <w:rsid w:val="00887550"/>
    <w:rsid w:val="008875CF"/>
    <w:rsid w:val="00890393"/>
    <w:rsid w:val="00891161"/>
    <w:rsid w:val="00891526"/>
    <w:rsid w:val="00892604"/>
    <w:rsid w:val="00894DB0"/>
    <w:rsid w:val="00896C28"/>
    <w:rsid w:val="00897E27"/>
    <w:rsid w:val="008A224E"/>
    <w:rsid w:val="008A37EF"/>
    <w:rsid w:val="008A3FE9"/>
    <w:rsid w:val="008A44D5"/>
    <w:rsid w:val="008A58DE"/>
    <w:rsid w:val="008A6A9D"/>
    <w:rsid w:val="008A6F9E"/>
    <w:rsid w:val="008B106D"/>
    <w:rsid w:val="008B1EA3"/>
    <w:rsid w:val="008B2687"/>
    <w:rsid w:val="008B32DA"/>
    <w:rsid w:val="008B462F"/>
    <w:rsid w:val="008C0888"/>
    <w:rsid w:val="008C11FF"/>
    <w:rsid w:val="008C1AB3"/>
    <w:rsid w:val="008C2492"/>
    <w:rsid w:val="008C3F01"/>
    <w:rsid w:val="008C4280"/>
    <w:rsid w:val="008C4AC1"/>
    <w:rsid w:val="008D0695"/>
    <w:rsid w:val="008D0DCA"/>
    <w:rsid w:val="008D118B"/>
    <w:rsid w:val="008D1BFA"/>
    <w:rsid w:val="008D28FA"/>
    <w:rsid w:val="008D2995"/>
    <w:rsid w:val="008D2AD7"/>
    <w:rsid w:val="008D4EF5"/>
    <w:rsid w:val="008D5079"/>
    <w:rsid w:val="008D54C3"/>
    <w:rsid w:val="008D6C7C"/>
    <w:rsid w:val="008D71DD"/>
    <w:rsid w:val="008E0A14"/>
    <w:rsid w:val="008E0F98"/>
    <w:rsid w:val="008E4970"/>
    <w:rsid w:val="008E4EDE"/>
    <w:rsid w:val="008E6279"/>
    <w:rsid w:val="008F0FF2"/>
    <w:rsid w:val="008F1772"/>
    <w:rsid w:val="008F26BB"/>
    <w:rsid w:val="008F27B9"/>
    <w:rsid w:val="008F3812"/>
    <w:rsid w:val="008F4AC4"/>
    <w:rsid w:val="008F4D73"/>
    <w:rsid w:val="008F521B"/>
    <w:rsid w:val="008F5AAE"/>
    <w:rsid w:val="008F7248"/>
    <w:rsid w:val="008F727B"/>
    <w:rsid w:val="00900E68"/>
    <w:rsid w:val="009015CD"/>
    <w:rsid w:val="009017D7"/>
    <w:rsid w:val="00901A25"/>
    <w:rsid w:val="00902005"/>
    <w:rsid w:val="009023F1"/>
    <w:rsid w:val="00902628"/>
    <w:rsid w:val="00902CC8"/>
    <w:rsid w:val="00904806"/>
    <w:rsid w:val="00907270"/>
    <w:rsid w:val="00910B37"/>
    <w:rsid w:val="0091144A"/>
    <w:rsid w:val="0091217D"/>
    <w:rsid w:val="00914348"/>
    <w:rsid w:val="0091507C"/>
    <w:rsid w:val="00915315"/>
    <w:rsid w:val="00915C2E"/>
    <w:rsid w:val="009173FC"/>
    <w:rsid w:val="00917A42"/>
    <w:rsid w:val="00921074"/>
    <w:rsid w:val="009214A6"/>
    <w:rsid w:val="009219A7"/>
    <w:rsid w:val="009229A2"/>
    <w:rsid w:val="009252DA"/>
    <w:rsid w:val="00925CFA"/>
    <w:rsid w:val="0092618E"/>
    <w:rsid w:val="009312C6"/>
    <w:rsid w:val="009314A0"/>
    <w:rsid w:val="009331D4"/>
    <w:rsid w:val="00934042"/>
    <w:rsid w:val="00935F00"/>
    <w:rsid w:val="00936695"/>
    <w:rsid w:val="00936FA2"/>
    <w:rsid w:val="00937926"/>
    <w:rsid w:val="0094039F"/>
    <w:rsid w:val="009403DD"/>
    <w:rsid w:val="0094147B"/>
    <w:rsid w:val="009453B6"/>
    <w:rsid w:val="009456D3"/>
    <w:rsid w:val="009458E1"/>
    <w:rsid w:val="00945C08"/>
    <w:rsid w:val="00946975"/>
    <w:rsid w:val="0095068C"/>
    <w:rsid w:val="00951A82"/>
    <w:rsid w:val="00951BFD"/>
    <w:rsid w:val="00951D8B"/>
    <w:rsid w:val="00952A76"/>
    <w:rsid w:val="00953B6D"/>
    <w:rsid w:val="00953D2E"/>
    <w:rsid w:val="00954173"/>
    <w:rsid w:val="009563C3"/>
    <w:rsid w:val="009568B2"/>
    <w:rsid w:val="009634AD"/>
    <w:rsid w:val="009634F4"/>
    <w:rsid w:val="0096497F"/>
    <w:rsid w:val="00964D35"/>
    <w:rsid w:val="00964E33"/>
    <w:rsid w:val="0096526C"/>
    <w:rsid w:val="009664F2"/>
    <w:rsid w:val="009710A5"/>
    <w:rsid w:val="00971CBE"/>
    <w:rsid w:val="009728EB"/>
    <w:rsid w:val="00972CFE"/>
    <w:rsid w:val="00976935"/>
    <w:rsid w:val="00980A13"/>
    <w:rsid w:val="009811CE"/>
    <w:rsid w:val="00982478"/>
    <w:rsid w:val="009828DE"/>
    <w:rsid w:val="0098297A"/>
    <w:rsid w:val="0098537C"/>
    <w:rsid w:val="00986F12"/>
    <w:rsid w:val="00987C1E"/>
    <w:rsid w:val="009905F7"/>
    <w:rsid w:val="009906ED"/>
    <w:rsid w:val="009914B7"/>
    <w:rsid w:val="0099230D"/>
    <w:rsid w:val="00992C18"/>
    <w:rsid w:val="009945B2"/>
    <w:rsid w:val="00996823"/>
    <w:rsid w:val="00997009"/>
    <w:rsid w:val="009A1AF6"/>
    <w:rsid w:val="009A341B"/>
    <w:rsid w:val="009A3A3B"/>
    <w:rsid w:val="009A5069"/>
    <w:rsid w:val="009A6387"/>
    <w:rsid w:val="009A7FE2"/>
    <w:rsid w:val="009B1022"/>
    <w:rsid w:val="009B1AEF"/>
    <w:rsid w:val="009B2E86"/>
    <w:rsid w:val="009B4A6F"/>
    <w:rsid w:val="009B6728"/>
    <w:rsid w:val="009B68DF"/>
    <w:rsid w:val="009B7F11"/>
    <w:rsid w:val="009C0475"/>
    <w:rsid w:val="009C38BD"/>
    <w:rsid w:val="009C4E1F"/>
    <w:rsid w:val="009C60D5"/>
    <w:rsid w:val="009C7095"/>
    <w:rsid w:val="009D1C6B"/>
    <w:rsid w:val="009D4A9D"/>
    <w:rsid w:val="009D53A0"/>
    <w:rsid w:val="009D7D2E"/>
    <w:rsid w:val="009D7D75"/>
    <w:rsid w:val="009D7E39"/>
    <w:rsid w:val="009E0436"/>
    <w:rsid w:val="009E128D"/>
    <w:rsid w:val="009E1A11"/>
    <w:rsid w:val="009E25FC"/>
    <w:rsid w:val="009E2A74"/>
    <w:rsid w:val="009E2D2A"/>
    <w:rsid w:val="009E3018"/>
    <w:rsid w:val="009E3D2F"/>
    <w:rsid w:val="009E6696"/>
    <w:rsid w:val="009F0171"/>
    <w:rsid w:val="009F1F69"/>
    <w:rsid w:val="009F3257"/>
    <w:rsid w:val="009F4356"/>
    <w:rsid w:val="009F7326"/>
    <w:rsid w:val="009F74D1"/>
    <w:rsid w:val="00A00318"/>
    <w:rsid w:val="00A01528"/>
    <w:rsid w:val="00A02233"/>
    <w:rsid w:val="00A032C2"/>
    <w:rsid w:val="00A03D78"/>
    <w:rsid w:val="00A05257"/>
    <w:rsid w:val="00A05A96"/>
    <w:rsid w:val="00A0744B"/>
    <w:rsid w:val="00A07906"/>
    <w:rsid w:val="00A13937"/>
    <w:rsid w:val="00A13BE6"/>
    <w:rsid w:val="00A1450D"/>
    <w:rsid w:val="00A1523F"/>
    <w:rsid w:val="00A17FE4"/>
    <w:rsid w:val="00A20D98"/>
    <w:rsid w:val="00A20FAD"/>
    <w:rsid w:val="00A21163"/>
    <w:rsid w:val="00A23D64"/>
    <w:rsid w:val="00A24D2F"/>
    <w:rsid w:val="00A262DA"/>
    <w:rsid w:val="00A26497"/>
    <w:rsid w:val="00A26702"/>
    <w:rsid w:val="00A3006B"/>
    <w:rsid w:val="00A30DEA"/>
    <w:rsid w:val="00A33920"/>
    <w:rsid w:val="00A34AB8"/>
    <w:rsid w:val="00A3657F"/>
    <w:rsid w:val="00A36BC6"/>
    <w:rsid w:val="00A40C0B"/>
    <w:rsid w:val="00A437C8"/>
    <w:rsid w:val="00A44923"/>
    <w:rsid w:val="00A45BBB"/>
    <w:rsid w:val="00A464CE"/>
    <w:rsid w:val="00A51928"/>
    <w:rsid w:val="00A52776"/>
    <w:rsid w:val="00A52F0C"/>
    <w:rsid w:val="00A552C4"/>
    <w:rsid w:val="00A5544C"/>
    <w:rsid w:val="00A57524"/>
    <w:rsid w:val="00A60E89"/>
    <w:rsid w:val="00A61705"/>
    <w:rsid w:val="00A63665"/>
    <w:rsid w:val="00A639A8"/>
    <w:rsid w:val="00A6597F"/>
    <w:rsid w:val="00A65A3A"/>
    <w:rsid w:val="00A669C4"/>
    <w:rsid w:val="00A7011B"/>
    <w:rsid w:val="00A7144A"/>
    <w:rsid w:val="00A75960"/>
    <w:rsid w:val="00A75CA1"/>
    <w:rsid w:val="00A77139"/>
    <w:rsid w:val="00A808A9"/>
    <w:rsid w:val="00A80EFA"/>
    <w:rsid w:val="00A81644"/>
    <w:rsid w:val="00A828BB"/>
    <w:rsid w:val="00A84728"/>
    <w:rsid w:val="00A8702E"/>
    <w:rsid w:val="00A90BB2"/>
    <w:rsid w:val="00A90F83"/>
    <w:rsid w:val="00A9114E"/>
    <w:rsid w:val="00A91550"/>
    <w:rsid w:val="00A92CDB"/>
    <w:rsid w:val="00A93CBB"/>
    <w:rsid w:val="00A972B7"/>
    <w:rsid w:val="00A976DF"/>
    <w:rsid w:val="00AA0EEF"/>
    <w:rsid w:val="00AA2B34"/>
    <w:rsid w:val="00AA2CD1"/>
    <w:rsid w:val="00AA3669"/>
    <w:rsid w:val="00AA5A2E"/>
    <w:rsid w:val="00AA6FA7"/>
    <w:rsid w:val="00AB1AFC"/>
    <w:rsid w:val="00AB2848"/>
    <w:rsid w:val="00AB290F"/>
    <w:rsid w:val="00AB326F"/>
    <w:rsid w:val="00AB4B2C"/>
    <w:rsid w:val="00AB4F2B"/>
    <w:rsid w:val="00AB56A1"/>
    <w:rsid w:val="00AB6CA3"/>
    <w:rsid w:val="00AC1787"/>
    <w:rsid w:val="00AC1D92"/>
    <w:rsid w:val="00AD24BE"/>
    <w:rsid w:val="00AD3047"/>
    <w:rsid w:val="00AD3F06"/>
    <w:rsid w:val="00AD40D4"/>
    <w:rsid w:val="00AD4BC1"/>
    <w:rsid w:val="00AD6540"/>
    <w:rsid w:val="00AD71AA"/>
    <w:rsid w:val="00AE004D"/>
    <w:rsid w:val="00AE0403"/>
    <w:rsid w:val="00AE0B99"/>
    <w:rsid w:val="00AE1B07"/>
    <w:rsid w:val="00AE1FCA"/>
    <w:rsid w:val="00AE403E"/>
    <w:rsid w:val="00AE6096"/>
    <w:rsid w:val="00AE6F08"/>
    <w:rsid w:val="00AF01C9"/>
    <w:rsid w:val="00AF179B"/>
    <w:rsid w:val="00AF1936"/>
    <w:rsid w:val="00AF20F5"/>
    <w:rsid w:val="00AF2572"/>
    <w:rsid w:val="00AF44EC"/>
    <w:rsid w:val="00AF472D"/>
    <w:rsid w:val="00AF5CD5"/>
    <w:rsid w:val="00B003AE"/>
    <w:rsid w:val="00B0094C"/>
    <w:rsid w:val="00B01A75"/>
    <w:rsid w:val="00B01B6A"/>
    <w:rsid w:val="00B026ED"/>
    <w:rsid w:val="00B03837"/>
    <w:rsid w:val="00B04A58"/>
    <w:rsid w:val="00B05D3C"/>
    <w:rsid w:val="00B1089E"/>
    <w:rsid w:val="00B10CE8"/>
    <w:rsid w:val="00B115CD"/>
    <w:rsid w:val="00B12C9E"/>
    <w:rsid w:val="00B12CE5"/>
    <w:rsid w:val="00B1503C"/>
    <w:rsid w:val="00B17EA2"/>
    <w:rsid w:val="00B208AC"/>
    <w:rsid w:val="00B20A21"/>
    <w:rsid w:val="00B20EFA"/>
    <w:rsid w:val="00B21879"/>
    <w:rsid w:val="00B245FA"/>
    <w:rsid w:val="00B25245"/>
    <w:rsid w:val="00B25614"/>
    <w:rsid w:val="00B2591D"/>
    <w:rsid w:val="00B27AC3"/>
    <w:rsid w:val="00B30C2A"/>
    <w:rsid w:val="00B30E3A"/>
    <w:rsid w:val="00B30EBC"/>
    <w:rsid w:val="00B31092"/>
    <w:rsid w:val="00B332F4"/>
    <w:rsid w:val="00B35F4C"/>
    <w:rsid w:val="00B371B3"/>
    <w:rsid w:val="00B4026A"/>
    <w:rsid w:val="00B41396"/>
    <w:rsid w:val="00B419BB"/>
    <w:rsid w:val="00B425CE"/>
    <w:rsid w:val="00B4272C"/>
    <w:rsid w:val="00B4632F"/>
    <w:rsid w:val="00B468F6"/>
    <w:rsid w:val="00B50460"/>
    <w:rsid w:val="00B53FC3"/>
    <w:rsid w:val="00B5434E"/>
    <w:rsid w:val="00B54902"/>
    <w:rsid w:val="00B54D8E"/>
    <w:rsid w:val="00B55363"/>
    <w:rsid w:val="00B55386"/>
    <w:rsid w:val="00B5591F"/>
    <w:rsid w:val="00B55F17"/>
    <w:rsid w:val="00B57EBB"/>
    <w:rsid w:val="00B61DA9"/>
    <w:rsid w:val="00B62398"/>
    <w:rsid w:val="00B624E5"/>
    <w:rsid w:val="00B6407D"/>
    <w:rsid w:val="00B646A3"/>
    <w:rsid w:val="00B64D7F"/>
    <w:rsid w:val="00B66DA8"/>
    <w:rsid w:val="00B67B2A"/>
    <w:rsid w:val="00B70430"/>
    <w:rsid w:val="00B71326"/>
    <w:rsid w:val="00B71410"/>
    <w:rsid w:val="00B719C3"/>
    <w:rsid w:val="00B71B52"/>
    <w:rsid w:val="00B74213"/>
    <w:rsid w:val="00B750DF"/>
    <w:rsid w:val="00B752F9"/>
    <w:rsid w:val="00B766A6"/>
    <w:rsid w:val="00B83629"/>
    <w:rsid w:val="00B83800"/>
    <w:rsid w:val="00B848D2"/>
    <w:rsid w:val="00B8695C"/>
    <w:rsid w:val="00B87737"/>
    <w:rsid w:val="00B90AEC"/>
    <w:rsid w:val="00B93D68"/>
    <w:rsid w:val="00B94F2F"/>
    <w:rsid w:val="00B95D56"/>
    <w:rsid w:val="00B96303"/>
    <w:rsid w:val="00B97A00"/>
    <w:rsid w:val="00BA1CE9"/>
    <w:rsid w:val="00BA3527"/>
    <w:rsid w:val="00BA3667"/>
    <w:rsid w:val="00BA41D3"/>
    <w:rsid w:val="00BA448E"/>
    <w:rsid w:val="00BA5552"/>
    <w:rsid w:val="00BA5A7F"/>
    <w:rsid w:val="00BA6767"/>
    <w:rsid w:val="00BA776E"/>
    <w:rsid w:val="00BB01DF"/>
    <w:rsid w:val="00BB198B"/>
    <w:rsid w:val="00BB4C0F"/>
    <w:rsid w:val="00BB5540"/>
    <w:rsid w:val="00BC117E"/>
    <w:rsid w:val="00BC1E66"/>
    <w:rsid w:val="00BC2384"/>
    <w:rsid w:val="00BC328B"/>
    <w:rsid w:val="00BC435B"/>
    <w:rsid w:val="00BC7CF6"/>
    <w:rsid w:val="00BD000E"/>
    <w:rsid w:val="00BD3292"/>
    <w:rsid w:val="00BD35A3"/>
    <w:rsid w:val="00BD41AC"/>
    <w:rsid w:val="00BD4585"/>
    <w:rsid w:val="00BD532F"/>
    <w:rsid w:val="00BD6E37"/>
    <w:rsid w:val="00BD7FA9"/>
    <w:rsid w:val="00BE3DA0"/>
    <w:rsid w:val="00BE52E6"/>
    <w:rsid w:val="00BE629C"/>
    <w:rsid w:val="00BE704C"/>
    <w:rsid w:val="00BF1086"/>
    <w:rsid w:val="00BF19E5"/>
    <w:rsid w:val="00BF424B"/>
    <w:rsid w:val="00BF4B71"/>
    <w:rsid w:val="00BF4C3F"/>
    <w:rsid w:val="00BF7432"/>
    <w:rsid w:val="00BF7528"/>
    <w:rsid w:val="00BF7FCF"/>
    <w:rsid w:val="00C00CB8"/>
    <w:rsid w:val="00C01AC1"/>
    <w:rsid w:val="00C02CCB"/>
    <w:rsid w:val="00C03128"/>
    <w:rsid w:val="00C036CA"/>
    <w:rsid w:val="00C045A3"/>
    <w:rsid w:val="00C05946"/>
    <w:rsid w:val="00C05A62"/>
    <w:rsid w:val="00C05F43"/>
    <w:rsid w:val="00C070A3"/>
    <w:rsid w:val="00C078D1"/>
    <w:rsid w:val="00C1025B"/>
    <w:rsid w:val="00C11A4B"/>
    <w:rsid w:val="00C12C0F"/>
    <w:rsid w:val="00C14B32"/>
    <w:rsid w:val="00C15192"/>
    <w:rsid w:val="00C15E5C"/>
    <w:rsid w:val="00C1628E"/>
    <w:rsid w:val="00C16740"/>
    <w:rsid w:val="00C17088"/>
    <w:rsid w:val="00C21988"/>
    <w:rsid w:val="00C22251"/>
    <w:rsid w:val="00C237DF"/>
    <w:rsid w:val="00C23CF8"/>
    <w:rsid w:val="00C24217"/>
    <w:rsid w:val="00C243BE"/>
    <w:rsid w:val="00C25F35"/>
    <w:rsid w:val="00C262E2"/>
    <w:rsid w:val="00C270B4"/>
    <w:rsid w:val="00C27EB6"/>
    <w:rsid w:val="00C31831"/>
    <w:rsid w:val="00C329F9"/>
    <w:rsid w:val="00C343F2"/>
    <w:rsid w:val="00C362F4"/>
    <w:rsid w:val="00C3638B"/>
    <w:rsid w:val="00C36FF3"/>
    <w:rsid w:val="00C375D8"/>
    <w:rsid w:val="00C40072"/>
    <w:rsid w:val="00C40925"/>
    <w:rsid w:val="00C412C9"/>
    <w:rsid w:val="00C43FD3"/>
    <w:rsid w:val="00C440F5"/>
    <w:rsid w:val="00C446AB"/>
    <w:rsid w:val="00C45EBF"/>
    <w:rsid w:val="00C45EF2"/>
    <w:rsid w:val="00C46157"/>
    <w:rsid w:val="00C50F7E"/>
    <w:rsid w:val="00C51A13"/>
    <w:rsid w:val="00C52792"/>
    <w:rsid w:val="00C53E9C"/>
    <w:rsid w:val="00C544A1"/>
    <w:rsid w:val="00C56D94"/>
    <w:rsid w:val="00C572FE"/>
    <w:rsid w:val="00C60025"/>
    <w:rsid w:val="00C60273"/>
    <w:rsid w:val="00C61163"/>
    <w:rsid w:val="00C61317"/>
    <w:rsid w:val="00C649D4"/>
    <w:rsid w:val="00C64F72"/>
    <w:rsid w:val="00C65807"/>
    <w:rsid w:val="00C659A3"/>
    <w:rsid w:val="00C70388"/>
    <w:rsid w:val="00C71A2F"/>
    <w:rsid w:val="00C71ADA"/>
    <w:rsid w:val="00C726BD"/>
    <w:rsid w:val="00C73CA4"/>
    <w:rsid w:val="00C73E71"/>
    <w:rsid w:val="00C73FE8"/>
    <w:rsid w:val="00C749DC"/>
    <w:rsid w:val="00C80B97"/>
    <w:rsid w:val="00C814AD"/>
    <w:rsid w:val="00C84645"/>
    <w:rsid w:val="00C84D22"/>
    <w:rsid w:val="00C85AE9"/>
    <w:rsid w:val="00C85EC1"/>
    <w:rsid w:val="00C86C82"/>
    <w:rsid w:val="00C870DC"/>
    <w:rsid w:val="00C900DE"/>
    <w:rsid w:val="00C91CA5"/>
    <w:rsid w:val="00C92582"/>
    <w:rsid w:val="00CA0BDB"/>
    <w:rsid w:val="00CA1949"/>
    <w:rsid w:val="00CA228B"/>
    <w:rsid w:val="00CA2F85"/>
    <w:rsid w:val="00CA4615"/>
    <w:rsid w:val="00CA5CAA"/>
    <w:rsid w:val="00CA7822"/>
    <w:rsid w:val="00CB1873"/>
    <w:rsid w:val="00CB28D8"/>
    <w:rsid w:val="00CB330C"/>
    <w:rsid w:val="00CB545D"/>
    <w:rsid w:val="00CB7842"/>
    <w:rsid w:val="00CB7F5F"/>
    <w:rsid w:val="00CC0871"/>
    <w:rsid w:val="00CC22D9"/>
    <w:rsid w:val="00CC2600"/>
    <w:rsid w:val="00CC3378"/>
    <w:rsid w:val="00CC4CB3"/>
    <w:rsid w:val="00CC5734"/>
    <w:rsid w:val="00CC5B50"/>
    <w:rsid w:val="00CD2083"/>
    <w:rsid w:val="00CD3805"/>
    <w:rsid w:val="00CD4423"/>
    <w:rsid w:val="00CD5E9D"/>
    <w:rsid w:val="00CD6678"/>
    <w:rsid w:val="00CD6A73"/>
    <w:rsid w:val="00CD6F11"/>
    <w:rsid w:val="00CD7B2C"/>
    <w:rsid w:val="00CE1F22"/>
    <w:rsid w:val="00CE25D7"/>
    <w:rsid w:val="00CE2891"/>
    <w:rsid w:val="00CE3951"/>
    <w:rsid w:val="00CE4132"/>
    <w:rsid w:val="00CE4141"/>
    <w:rsid w:val="00CE6C7B"/>
    <w:rsid w:val="00CE6D46"/>
    <w:rsid w:val="00CF129E"/>
    <w:rsid w:val="00CF12D7"/>
    <w:rsid w:val="00CF391D"/>
    <w:rsid w:val="00CF7F72"/>
    <w:rsid w:val="00D00C7B"/>
    <w:rsid w:val="00D01EDF"/>
    <w:rsid w:val="00D030EF"/>
    <w:rsid w:val="00D043FC"/>
    <w:rsid w:val="00D04AA9"/>
    <w:rsid w:val="00D04B1A"/>
    <w:rsid w:val="00D06ADC"/>
    <w:rsid w:val="00D10A7C"/>
    <w:rsid w:val="00D1210E"/>
    <w:rsid w:val="00D127EE"/>
    <w:rsid w:val="00D12FBF"/>
    <w:rsid w:val="00D1478D"/>
    <w:rsid w:val="00D1535F"/>
    <w:rsid w:val="00D170FB"/>
    <w:rsid w:val="00D17F86"/>
    <w:rsid w:val="00D20328"/>
    <w:rsid w:val="00D2035D"/>
    <w:rsid w:val="00D205F1"/>
    <w:rsid w:val="00D207C1"/>
    <w:rsid w:val="00D210B8"/>
    <w:rsid w:val="00D22174"/>
    <w:rsid w:val="00D22975"/>
    <w:rsid w:val="00D24D7A"/>
    <w:rsid w:val="00D24E37"/>
    <w:rsid w:val="00D25102"/>
    <w:rsid w:val="00D2730A"/>
    <w:rsid w:val="00D27AC3"/>
    <w:rsid w:val="00D301C9"/>
    <w:rsid w:val="00D310E2"/>
    <w:rsid w:val="00D3312D"/>
    <w:rsid w:val="00D336EF"/>
    <w:rsid w:val="00D35113"/>
    <w:rsid w:val="00D35B1A"/>
    <w:rsid w:val="00D3666E"/>
    <w:rsid w:val="00D36CFB"/>
    <w:rsid w:val="00D40709"/>
    <w:rsid w:val="00D40ABF"/>
    <w:rsid w:val="00D41824"/>
    <w:rsid w:val="00D418CA"/>
    <w:rsid w:val="00D4399F"/>
    <w:rsid w:val="00D44A62"/>
    <w:rsid w:val="00D4542E"/>
    <w:rsid w:val="00D468D6"/>
    <w:rsid w:val="00D47A65"/>
    <w:rsid w:val="00D50BBE"/>
    <w:rsid w:val="00D51A50"/>
    <w:rsid w:val="00D51AAC"/>
    <w:rsid w:val="00D52CD3"/>
    <w:rsid w:val="00D530E1"/>
    <w:rsid w:val="00D54CCA"/>
    <w:rsid w:val="00D54E15"/>
    <w:rsid w:val="00D55144"/>
    <w:rsid w:val="00D555F6"/>
    <w:rsid w:val="00D55EF7"/>
    <w:rsid w:val="00D5657B"/>
    <w:rsid w:val="00D57405"/>
    <w:rsid w:val="00D57D18"/>
    <w:rsid w:val="00D61C15"/>
    <w:rsid w:val="00D622A8"/>
    <w:rsid w:val="00D62817"/>
    <w:rsid w:val="00D65D5F"/>
    <w:rsid w:val="00D66245"/>
    <w:rsid w:val="00D66A39"/>
    <w:rsid w:val="00D67B34"/>
    <w:rsid w:val="00D67CAA"/>
    <w:rsid w:val="00D67F93"/>
    <w:rsid w:val="00D70741"/>
    <w:rsid w:val="00D729CC"/>
    <w:rsid w:val="00D74FD1"/>
    <w:rsid w:val="00D75E98"/>
    <w:rsid w:val="00D762B9"/>
    <w:rsid w:val="00D765E6"/>
    <w:rsid w:val="00D80C85"/>
    <w:rsid w:val="00D8175D"/>
    <w:rsid w:val="00D82582"/>
    <w:rsid w:val="00D82B41"/>
    <w:rsid w:val="00D83381"/>
    <w:rsid w:val="00D8422D"/>
    <w:rsid w:val="00D84EA7"/>
    <w:rsid w:val="00D85FC6"/>
    <w:rsid w:val="00D86496"/>
    <w:rsid w:val="00D87E44"/>
    <w:rsid w:val="00D87E90"/>
    <w:rsid w:val="00D902BE"/>
    <w:rsid w:val="00D93607"/>
    <w:rsid w:val="00D953C8"/>
    <w:rsid w:val="00D9636A"/>
    <w:rsid w:val="00DA1E69"/>
    <w:rsid w:val="00DA2993"/>
    <w:rsid w:val="00DA36A1"/>
    <w:rsid w:val="00DA6F07"/>
    <w:rsid w:val="00DB0A28"/>
    <w:rsid w:val="00DB1ED3"/>
    <w:rsid w:val="00DB28E3"/>
    <w:rsid w:val="00DB2A87"/>
    <w:rsid w:val="00DB3996"/>
    <w:rsid w:val="00DB3EF3"/>
    <w:rsid w:val="00DB457A"/>
    <w:rsid w:val="00DB4F34"/>
    <w:rsid w:val="00DB5B5E"/>
    <w:rsid w:val="00DB62A3"/>
    <w:rsid w:val="00DB65C7"/>
    <w:rsid w:val="00DB6915"/>
    <w:rsid w:val="00DB6CE2"/>
    <w:rsid w:val="00DC169B"/>
    <w:rsid w:val="00DC28EC"/>
    <w:rsid w:val="00DC3A0C"/>
    <w:rsid w:val="00DC43EB"/>
    <w:rsid w:val="00DC5E7C"/>
    <w:rsid w:val="00DC62E6"/>
    <w:rsid w:val="00DD0E49"/>
    <w:rsid w:val="00DD18A4"/>
    <w:rsid w:val="00DD277B"/>
    <w:rsid w:val="00DD359D"/>
    <w:rsid w:val="00DD46AD"/>
    <w:rsid w:val="00DD5689"/>
    <w:rsid w:val="00DD6696"/>
    <w:rsid w:val="00DD6E10"/>
    <w:rsid w:val="00DD7C81"/>
    <w:rsid w:val="00DE05DC"/>
    <w:rsid w:val="00DE1A49"/>
    <w:rsid w:val="00DE23B8"/>
    <w:rsid w:val="00DE2F14"/>
    <w:rsid w:val="00DE3AA1"/>
    <w:rsid w:val="00DE40FC"/>
    <w:rsid w:val="00DE4C50"/>
    <w:rsid w:val="00DE66EB"/>
    <w:rsid w:val="00DF0A12"/>
    <w:rsid w:val="00DF10FC"/>
    <w:rsid w:val="00DF424F"/>
    <w:rsid w:val="00DF465E"/>
    <w:rsid w:val="00DF57A2"/>
    <w:rsid w:val="00DF5A54"/>
    <w:rsid w:val="00E01B76"/>
    <w:rsid w:val="00E01F60"/>
    <w:rsid w:val="00E04309"/>
    <w:rsid w:val="00E047F3"/>
    <w:rsid w:val="00E04A11"/>
    <w:rsid w:val="00E05B5F"/>
    <w:rsid w:val="00E077DB"/>
    <w:rsid w:val="00E10E80"/>
    <w:rsid w:val="00E13F56"/>
    <w:rsid w:val="00E14738"/>
    <w:rsid w:val="00E14A53"/>
    <w:rsid w:val="00E15797"/>
    <w:rsid w:val="00E15C8C"/>
    <w:rsid w:val="00E16F89"/>
    <w:rsid w:val="00E17A69"/>
    <w:rsid w:val="00E205C2"/>
    <w:rsid w:val="00E205F2"/>
    <w:rsid w:val="00E21C17"/>
    <w:rsid w:val="00E240AE"/>
    <w:rsid w:val="00E24944"/>
    <w:rsid w:val="00E25619"/>
    <w:rsid w:val="00E25781"/>
    <w:rsid w:val="00E26746"/>
    <w:rsid w:val="00E30A88"/>
    <w:rsid w:val="00E31676"/>
    <w:rsid w:val="00E32632"/>
    <w:rsid w:val="00E35BCC"/>
    <w:rsid w:val="00E360F2"/>
    <w:rsid w:val="00E364F1"/>
    <w:rsid w:val="00E37900"/>
    <w:rsid w:val="00E37B3C"/>
    <w:rsid w:val="00E37D02"/>
    <w:rsid w:val="00E413CD"/>
    <w:rsid w:val="00E419B4"/>
    <w:rsid w:val="00E4303E"/>
    <w:rsid w:val="00E447FF"/>
    <w:rsid w:val="00E4486E"/>
    <w:rsid w:val="00E44880"/>
    <w:rsid w:val="00E44BB0"/>
    <w:rsid w:val="00E45222"/>
    <w:rsid w:val="00E466DF"/>
    <w:rsid w:val="00E4790F"/>
    <w:rsid w:val="00E52598"/>
    <w:rsid w:val="00E53269"/>
    <w:rsid w:val="00E53D7E"/>
    <w:rsid w:val="00E54267"/>
    <w:rsid w:val="00E54830"/>
    <w:rsid w:val="00E54C1C"/>
    <w:rsid w:val="00E56475"/>
    <w:rsid w:val="00E56C3D"/>
    <w:rsid w:val="00E5725F"/>
    <w:rsid w:val="00E61184"/>
    <w:rsid w:val="00E61C79"/>
    <w:rsid w:val="00E61CA6"/>
    <w:rsid w:val="00E635D3"/>
    <w:rsid w:val="00E74E5C"/>
    <w:rsid w:val="00E752E9"/>
    <w:rsid w:val="00E76B64"/>
    <w:rsid w:val="00E77331"/>
    <w:rsid w:val="00E7747D"/>
    <w:rsid w:val="00E802D5"/>
    <w:rsid w:val="00E80CF3"/>
    <w:rsid w:val="00E80F6D"/>
    <w:rsid w:val="00E81D26"/>
    <w:rsid w:val="00E83184"/>
    <w:rsid w:val="00E84B4A"/>
    <w:rsid w:val="00E85E66"/>
    <w:rsid w:val="00E875A8"/>
    <w:rsid w:val="00E879BA"/>
    <w:rsid w:val="00E87ACB"/>
    <w:rsid w:val="00E903B9"/>
    <w:rsid w:val="00E92D1D"/>
    <w:rsid w:val="00E932C7"/>
    <w:rsid w:val="00E933ED"/>
    <w:rsid w:val="00E958D6"/>
    <w:rsid w:val="00E96F23"/>
    <w:rsid w:val="00EA18C9"/>
    <w:rsid w:val="00EA1C6E"/>
    <w:rsid w:val="00EA23D8"/>
    <w:rsid w:val="00EA32E9"/>
    <w:rsid w:val="00EA5728"/>
    <w:rsid w:val="00EA6696"/>
    <w:rsid w:val="00EA6E20"/>
    <w:rsid w:val="00EB0771"/>
    <w:rsid w:val="00EB0DFD"/>
    <w:rsid w:val="00EB111C"/>
    <w:rsid w:val="00EB204B"/>
    <w:rsid w:val="00EB2840"/>
    <w:rsid w:val="00EB2EF7"/>
    <w:rsid w:val="00EB3D6E"/>
    <w:rsid w:val="00EB4D25"/>
    <w:rsid w:val="00EB520E"/>
    <w:rsid w:val="00EB5731"/>
    <w:rsid w:val="00EB5B66"/>
    <w:rsid w:val="00EB6756"/>
    <w:rsid w:val="00EB7346"/>
    <w:rsid w:val="00EC0353"/>
    <w:rsid w:val="00EC080E"/>
    <w:rsid w:val="00EC4509"/>
    <w:rsid w:val="00EC58BC"/>
    <w:rsid w:val="00ED06A5"/>
    <w:rsid w:val="00ED15D4"/>
    <w:rsid w:val="00ED1FB6"/>
    <w:rsid w:val="00ED231E"/>
    <w:rsid w:val="00ED312A"/>
    <w:rsid w:val="00ED31F0"/>
    <w:rsid w:val="00ED3FE0"/>
    <w:rsid w:val="00ED7E9C"/>
    <w:rsid w:val="00EE0696"/>
    <w:rsid w:val="00EE1382"/>
    <w:rsid w:val="00EE174A"/>
    <w:rsid w:val="00EE1F2D"/>
    <w:rsid w:val="00EE464C"/>
    <w:rsid w:val="00EE4D9C"/>
    <w:rsid w:val="00EE4F72"/>
    <w:rsid w:val="00EE5F57"/>
    <w:rsid w:val="00EE6148"/>
    <w:rsid w:val="00EF081A"/>
    <w:rsid w:val="00EF0A73"/>
    <w:rsid w:val="00EF1881"/>
    <w:rsid w:val="00EF23EE"/>
    <w:rsid w:val="00EF2E58"/>
    <w:rsid w:val="00EF50A9"/>
    <w:rsid w:val="00EF5C47"/>
    <w:rsid w:val="00EF7F96"/>
    <w:rsid w:val="00F01483"/>
    <w:rsid w:val="00F04A72"/>
    <w:rsid w:val="00F05525"/>
    <w:rsid w:val="00F0567B"/>
    <w:rsid w:val="00F103E9"/>
    <w:rsid w:val="00F103EC"/>
    <w:rsid w:val="00F11C6F"/>
    <w:rsid w:val="00F12035"/>
    <w:rsid w:val="00F134B5"/>
    <w:rsid w:val="00F13C38"/>
    <w:rsid w:val="00F14B04"/>
    <w:rsid w:val="00F14CBA"/>
    <w:rsid w:val="00F158BB"/>
    <w:rsid w:val="00F166E3"/>
    <w:rsid w:val="00F167BC"/>
    <w:rsid w:val="00F16A61"/>
    <w:rsid w:val="00F16D33"/>
    <w:rsid w:val="00F17EEE"/>
    <w:rsid w:val="00F21CF0"/>
    <w:rsid w:val="00F22653"/>
    <w:rsid w:val="00F22C1A"/>
    <w:rsid w:val="00F24015"/>
    <w:rsid w:val="00F25617"/>
    <w:rsid w:val="00F25B0F"/>
    <w:rsid w:val="00F278D1"/>
    <w:rsid w:val="00F307A6"/>
    <w:rsid w:val="00F31BA9"/>
    <w:rsid w:val="00F31D42"/>
    <w:rsid w:val="00F31D57"/>
    <w:rsid w:val="00F345F1"/>
    <w:rsid w:val="00F35D23"/>
    <w:rsid w:val="00F35F17"/>
    <w:rsid w:val="00F423F8"/>
    <w:rsid w:val="00F4319B"/>
    <w:rsid w:val="00F44E0C"/>
    <w:rsid w:val="00F45C6A"/>
    <w:rsid w:val="00F50F48"/>
    <w:rsid w:val="00F527D6"/>
    <w:rsid w:val="00F52F83"/>
    <w:rsid w:val="00F530B7"/>
    <w:rsid w:val="00F54EA6"/>
    <w:rsid w:val="00F5555F"/>
    <w:rsid w:val="00F5585B"/>
    <w:rsid w:val="00F56600"/>
    <w:rsid w:val="00F622D6"/>
    <w:rsid w:val="00F64B77"/>
    <w:rsid w:val="00F707CC"/>
    <w:rsid w:val="00F708ED"/>
    <w:rsid w:val="00F7118D"/>
    <w:rsid w:val="00F72A2D"/>
    <w:rsid w:val="00F73B45"/>
    <w:rsid w:val="00F73D1F"/>
    <w:rsid w:val="00F744FA"/>
    <w:rsid w:val="00F74D6E"/>
    <w:rsid w:val="00F7644C"/>
    <w:rsid w:val="00F77A4A"/>
    <w:rsid w:val="00F809D9"/>
    <w:rsid w:val="00F823D7"/>
    <w:rsid w:val="00F82BB4"/>
    <w:rsid w:val="00F832ED"/>
    <w:rsid w:val="00F851FD"/>
    <w:rsid w:val="00F8675E"/>
    <w:rsid w:val="00F90F3D"/>
    <w:rsid w:val="00F914A4"/>
    <w:rsid w:val="00F92F2F"/>
    <w:rsid w:val="00F94B88"/>
    <w:rsid w:val="00F9656E"/>
    <w:rsid w:val="00F96A7D"/>
    <w:rsid w:val="00F9716E"/>
    <w:rsid w:val="00F97DB0"/>
    <w:rsid w:val="00FA05C9"/>
    <w:rsid w:val="00FA244F"/>
    <w:rsid w:val="00FA24AE"/>
    <w:rsid w:val="00FA27FE"/>
    <w:rsid w:val="00FA34E5"/>
    <w:rsid w:val="00FA6EC3"/>
    <w:rsid w:val="00FA75BF"/>
    <w:rsid w:val="00FB7C6B"/>
    <w:rsid w:val="00FC15D1"/>
    <w:rsid w:val="00FC219B"/>
    <w:rsid w:val="00FC5F96"/>
    <w:rsid w:val="00FC7CF1"/>
    <w:rsid w:val="00FC7F0B"/>
    <w:rsid w:val="00FD080B"/>
    <w:rsid w:val="00FD20C0"/>
    <w:rsid w:val="00FD279E"/>
    <w:rsid w:val="00FD321C"/>
    <w:rsid w:val="00FD345B"/>
    <w:rsid w:val="00FD3D45"/>
    <w:rsid w:val="00FD5A50"/>
    <w:rsid w:val="00FD64E0"/>
    <w:rsid w:val="00FD6F85"/>
    <w:rsid w:val="00FD719C"/>
    <w:rsid w:val="00FD760E"/>
    <w:rsid w:val="00FD7DF0"/>
    <w:rsid w:val="00FE0531"/>
    <w:rsid w:val="00FE068A"/>
    <w:rsid w:val="00FE0A1A"/>
    <w:rsid w:val="00FE3CF2"/>
    <w:rsid w:val="00FE4D01"/>
    <w:rsid w:val="00FE4F7B"/>
    <w:rsid w:val="00FE7193"/>
    <w:rsid w:val="00FE78B6"/>
    <w:rsid w:val="00FE7D97"/>
    <w:rsid w:val="00FF1B61"/>
    <w:rsid w:val="00FF242E"/>
    <w:rsid w:val="00FF3B71"/>
    <w:rsid w:val="00FF4C61"/>
    <w:rsid w:val="00FF6394"/>
    <w:rsid w:val="00FF6CC5"/>
    <w:rsid w:val="017B637C"/>
    <w:rsid w:val="0CEA146D"/>
    <w:rsid w:val="157DB588"/>
    <w:rsid w:val="3DB6D927"/>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A85D8"/>
  <w15:chartTrackingRefBased/>
  <w15:docId w15:val="{1FFE7D16-E96C-F54F-B307-5BEB9FC9C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5192"/>
    <w:pPr>
      <w:spacing w:before="120" w:after="120" w:line="259" w:lineRule="auto"/>
      <w:jc w:val="both"/>
    </w:pPr>
    <w:rPr>
      <w:rFonts w:ascii="Arial" w:hAnsi="Arial"/>
      <w:sz w:val="22"/>
    </w:rPr>
  </w:style>
  <w:style w:type="paragraph" w:styleId="Titre1">
    <w:name w:val="heading 1"/>
    <w:basedOn w:val="Normal"/>
    <w:next w:val="Normal"/>
    <w:link w:val="Titre1Car"/>
    <w:uiPriority w:val="9"/>
    <w:qFormat/>
    <w:rsid w:val="0096497F"/>
    <w:pPr>
      <w:keepNext/>
      <w:keepLines/>
      <w:spacing w:before="360" w:after="240"/>
      <w:jc w:val="left"/>
      <w:outlineLvl w:val="0"/>
    </w:pPr>
    <w:rPr>
      <w:rFonts w:eastAsiaTheme="majorEastAsia" w:cstheme="majorBidi"/>
      <w:color w:val="404040" w:themeColor="text1" w:themeTint="BF"/>
      <w:sz w:val="28"/>
      <w:szCs w:val="32"/>
    </w:rPr>
  </w:style>
  <w:style w:type="paragraph" w:styleId="Titre2">
    <w:name w:val="heading 2"/>
    <w:basedOn w:val="Titre1"/>
    <w:next w:val="Normal"/>
    <w:link w:val="Titre2Car"/>
    <w:uiPriority w:val="9"/>
    <w:unhideWhenUsed/>
    <w:qFormat/>
    <w:rsid w:val="0096497F"/>
    <w:pPr>
      <w:spacing w:before="240" w:after="120"/>
      <w:ind w:left="284"/>
      <w:outlineLvl w:val="1"/>
    </w:pPr>
    <w:rPr>
      <w:color w:val="003D5F" w:themeColor="text2"/>
      <w:sz w:val="26"/>
      <w:szCs w:val="26"/>
    </w:rPr>
  </w:style>
  <w:style w:type="paragraph" w:styleId="Titre3">
    <w:name w:val="heading 3"/>
    <w:basedOn w:val="Normal"/>
    <w:next w:val="Normal"/>
    <w:link w:val="Titre3Car"/>
    <w:uiPriority w:val="9"/>
    <w:unhideWhenUsed/>
    <w:qFormat/>
    <w:rsid w:val="006B09C5"/>
    <w:pPr>
      <w:keepNext/>
      <w:keepLines/>
      <w:spacing w:before="40"/>
      <w:ind w:left="360"/>
      <w:outlineLvl w:val="2"/>
    </w:pPr>
    <w:rPr>
      <w:rFonts w:asciiTheme="majorHAnsi" w:eastAsiaTheme="majorEastAsia" w:hAnsiTheme="majorHAnsi" w:cstheme="majorBidi"/>
      <w:color w:val="00345A" w:themeColor="accent1" w:themeShade="7F"/>
    </w:rPr>
  </w:style>
  <w:style w:type="paragraph" w:styleId="Titre4">
    <w:name w:val="heading 4"/>
    <w:basedOn w:val="Normal"/>
    <w:next w:val="Normal"/>
    <w:link w:val="Titre4Car"/>
    <w:uiPriority w:val="9"/>
    <w:semiHidden/>
    <w:unhideWhenUsed/>
    <w:qFormat/>
    <w:rsid w:val="00ED31F0"/>
    <w:pPr>
      <w:keepNext/>
      <w:keepLines/>
      <w:spacing w:before="40" w:after="0"/>
      <w:outlineLvl w:val="3"/>
    </w:pPr>
    <w:rPr>
      <w:rFonts w:asciiTheme="majorHAnsi" w:eastAsiaTheme="majorEastAsia" w:hAnsiTheme="majorHAnsi" w:cstheme="majorBidi"/>
      <w:i/>
      <w:iCs/>
      <w:color w:val="004F88"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75EB0"/>
    <w:pPr>
      <w:ind w:left="720"/>
    </w:pPr>
    <w:rPr>
      <w:sz w:val="20"/>
    </w:rPr>
  </w:style>
  <w:style w:type="paragraph" w:styleId="NormalWeb">
    <w:name w:val="Normal (Web)"/>
    <w:basedOn w:val="Normal"/>
    <w:uiPriority w:val="99"/>
    <w:unhideWhenUsed/>
    <w:rsid w:val="009E128D"/>
    <w:pPr>
      <w:spacing w:before="100" w:beforeAutospacing="1" w:after="100" w:afterAutospacing="1"/>
    </w:pPr>
    <w:rPr>
      <w:rFonts w:ascii="Times New Roman" w:eastAsia="Times New Roman" w:hAnsi="Times New Roman" w:cs="Times New Roman"/>
      <w:lang w:eastAsia="fr-CA"/>
    </w:rPr>
  </w:style>
  <w:style w:type="character" w:styleId="Marquedecommentaire">
    <w:name w:val="annotation reference"/>
    <w:basedOn w:val="Policepardfaut"/>
    <w:uiPriority w:val="99"/>
    <w:semiHidden/>
    <w:unhideWhenUsed/>
    <w:rsid w:val="009E128D"/>
    <w:rPr>
      <w:sz w:val="16"/>
      <w:szCs w:val="16"/>
    </w:rPr>
  </w:style>
  <w:style w:type="paragraph" w:styleId="Commentaire">
    <w:name w:val="annotation text"/>
    <w:basedOn w:val="Normal"/>
    <w:link w:val="CommentaireCar"/>
    <w:uiPriority w:val="99"/>
    <w:semiHidden/>
    <w:unhideWhenUsed/>
    <w:rsid w:val="009E128D"/>
    <w:rPr>
      <w:sz w:val="20"/>
      <w:szCs w:val="20"/>
    </w:rPr>
  </w:style>
  <w:style w:type="character" w:customStyle="1" w:styleId="CommentaireCar">
    <w:name w:val="Commentaire Car"/>
    <w:basedOn w:val="Policepardfaut"/>
    <w:link w:val="Commentaire"/>
    <w:uiPriority w:val="99"/>
    <w:semiHidden/>
    <w:rsid w:val="009E128D"/>
    <w:rPr>
      <w:sz w:val="20"/>
      <w:szCs w:val="20"/>
    </w:rPr>
  </w:style>
  <w:style w:type="paragraph" w:styleId="Objetducommentaire">
    <w:name w:val="annotation subject"/>
    <w:basedOn w:val="Commentaire"/>
    <w:next w:val="Commentaire"/>
    <w:link w:val="ObjetducommentaireCar"/>
    <w:uiPriority w:val="99"/>
    <w:semiHidden/>
    <w:unhideWhenUsed/>
    <w:rsid w:val="009E128D"/>
    <w:rPr>
      <w:b/>
      <w:bCs/>
    </w:rPr>
  </w:style>
  <w:style w:type="character" w:customStyle="1" w:styleId="ObjetducommentaireCar">
    <w:name w:val="Objet du commentaire Car"/>
    <w:basedOn w:val="CommentaireCar"/>
    <w:link w:val="Objetducommentaire"/>
    <w:uiPriority w:val="99"/>
    <w:semiHidden/>
    <w:rsid w:val="009E128D"/>
    <w:rPr>
      <w:b/>
      <w:bCs/>
      <w:sz w:val="20"/>
      <w:szCs w:val="20"/>
    </w:rPr>
  </w:style>
  <w:style w:type="paragraph" w:styleId="Textedebulles">
    <w:name w:val="Balloon Text"/>
    <w:basedOn w:val="Normal"/>
    <w:link w:val="TextedebullesCar"/>
    <w:uiPriority w:val="99"/>
    <w:semiHidden/>
    <w:unhideWhenUsed/>
    <w:rsid w:val="009E128D"/>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9E128D"/>
    <w:rPr>
      <w:rFonts w:ascii="Times New Roman" w:hAnsi="Times New Roman" w:cs="Times New Roman"/>
      <w:sz w:val="18"/>
      <w:szCs w:val="18"/>
    </w:rPr>
  </w:style>
  <w:style w:type="character" w:styleId="Hyperlien">
    <w:name w:val="Hyperlink"/>
    <w:basedOn w:val="Policepardfaut"/>
    <w:uiPriority w:val="99"/>
    <w:unhideWhenUsed/>
    <w:rsid w:val="00AE0403"/>
    <w:rPr>
      <w:rFonts w:ascii="Arial" w:hAnsi="Arial"/>
      <w:color w:val="006BB6" w:themeColor="hyperlink"/>
      <w:sz w:val="20"/>
      <w:u w:val="none"/>
    </w:rPr>
  </w:style>
  <w:style w:type="character" w:styleId="Mentionnonrsolue">
    <w:name w:val="Unresolved Mention"/>
    <w:basedOn w:val="Policepardfaut"/>
    <w:uiPriority w:val="99"/>
    <w:semiHidden/>
    <w:unhideWhenUsed/>
    <w:rsid w:val="003B211E"/>
    <w:rPr>
      <w:color w:val="605E5C"/>
      <w:shd w:val="clear" w:color="auto" w:fill="E1DFDD"/>
    </w:rPr>
  </w:style>
  <w:style w:type="paragraph" w:styleId="En-tte">
    <w:name w:val="header"/>
    <w:basedOn w:val="Normal"/>
    <w:link w:val="En-tteCar"/>
    <w:uiPriority w:val="99"/>
    <w:unhideWhenUsed/>
    <w:rsid w:val="00AE0403"/>
    <w:pPr>
      <w:tabs>
        <w:tab w:val="center" w:pos="4153"/>
        <w:tab w:val="right" w:pos="8306"/>
      </w:tabs>
      <w:spacing w:before="0" w:after="360"/>
      <w:ind w:left="357"/>
    </w:pPr>
    <w:rPr>
      <w:color w:val="404040" w:themeColor="text1" w:themeTint="BF"/>
      <w:sz w:val="18"/>
    </w:rPr>
  </w:style>
  <w:style w:type="character" w:customStyle="1" w:styleId="En-tteCar">
    <w:name w:val="En-tête Car"/>
    <w:basedOn w:val="Policepardfaut"/>
    <w:link w:val="En-tte"/>
    <w:uiPriority w:val="99"/>
    <w:rsid w:val="00AE0403"/>
    <w:rPr>
      <w:rFonts w:ascii="Arial" w:hAnsi="Arial"/>
      <w:color w:val="404040" w:themeColor="text1" w:themeTint="BF"/>
      <w:sz w:val="18"/>
    </w:rPr>
  </w:style>
  <w:style w:type="paragraph" w:styleId="Pieddepage">
    <w:name w:val="footer"/>
    <w:basedOn w:val="Normal"/>
    <w:link w:val="PieddepageCar"/>
    <w:uiPriority w:val="99"/>
    <w:unhideWhenUsed/>
    <w:rsid w:val="00AE0403"/>
    <w:pPr>
      <w:tabs>
        <w:tab w:val="center" w:pos="4153"/>
        <w:tab w:val="right" w:pos="8306"/>
      </w:tabs>
    </w:pPr>
  </w:style>
  <w:style w:type="character" w:customStyle="1" w:styleId="PieddepageCar">
    <w:name w:val="Pied de page Car"/>
    <w:basedOn w:val="Policepardfaut"/>
    <w:link w:val="Pieddepage"/>
    <w:uiPriority w:val="99"/>
    <w:rsid w:val="00AE0403"/>
    <w:rPr>
      <w:rFonts w:ascii="Arial" w:hAnsi="Arial"/>
      <w:sz w:val="22"/>
    </w:rPr>
  </w:style>
  <w:style w:type="character" w:styleId="Numrodepage">
    <w:name w:val="page number"/>
    <w:basedOn w:val="Policepardfaut"/>
    <w:uiPriority w:val="99"/>
    <w:semiHidden/>
    <w:unhideWhenUsed/>
    <w:rsid w:val="00AE0403"/>
  </w:style>
  <w:style w:type="table" w:styleId="Grilledutableau">
    <w:name w:val="Table Grid"/>
    <w:basedOn w:val="TableauNormal"/>
    <w:uiPriority w:val="39"/>
    <w:rsid w:val="002059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03827"/>
    <w:rPr>
      <w:sz w:val="20"/>
      <w:szCs w:val="20"/>
    </w:rPr>
  </w:style>
  <w:style w:type="character" w:customStyle="1" w:styleId="NotedebasdepageCar">
    <w:name w:val="Note de bas de page Car"/>
    <w:basedOn w:val="Policepardfaut"/>
    <w:link w:val="Notedebasdepage"/>
    <w:uiPriority w:val="99"/>
    <w:semiHidden/>
    <w:rsid w:val="00703827"/>
    <w:rPr>
      <w:sz w:val="20"/>
      <w:szCs w:val="20"/>
    </w:rPr>
  </w:style>
  <w:style w:type="character" w:styleId="Appelnotedebasdep">
    <w:name w:val="footnote reference"/>
    <w:basedOn w:val="Policepardfaut"/>
    <w:uiPriority w:val="99"/>
    <w:semiHidden/>
    <w:unhideWhenUsed/>
    <w:rsid w:val="00703827"/>
    <w:rPr>
      <w:vertAlign w:val="superscript"/>
    </w:rPr>
  </w:style>
  <w:style w:type="paragraph" w:styleId="Rvision">
    <w:name w:val="Revision"/>
    <w:hidden/>
    <w:uiPriority w:val="99"/>
    <w:semiHidden/>
    <w:rsid w:val="00746852"/>
  </w:style>
  <w:style w:type="character" w:customStyle="1" w:styleId="apple-converted-space">
    <w:name w:val="apple-converted-space"/>
    <w:basedOn w:val="Policepardfaut"/>
    <w:rsid w:val="00D87E44"/>
  </w:style>
  <w:style w:type="character" w:styleId="Lienvisit">
    <w:name w:val="FollowedHyperlink"/>
    <w:basedOn w:val="Policepardfaut"/>
    <w:uiPriority w:val="99"/>
    <w:semiHidden/>
    <w:unhideWhenUsed/>
    <w:rsid w:val="00AE0403"/>
    <w:rPr>
      <w:color w:val="006BB6" w:themeColor="followedHyperlink"/>
      <w:u w:val="single"/>
    </w:rPr>
  </w:style>
  <w:style w:type="character" w:customStyle="1" w:styleId="Titre1Car">
    <w:name w:val="Titre 1 Car"/>
    <w:basedOn w:val="Policepardfaut"/>
    <w:link w:val="Titre1"/>
    <w:uiPriority w:val="9"/>
    <w:rsid w:val="00571128"/>
    <w:rPr>
      <w:rFonts w:ascii="Arial" w:eastAsiaTheme="majorEastAsia" w:hAnsi="Arial" w:cstheme="majorBidi"/>
      <w:color w:val="404040" w:themeColor="text1" w:themeTint="BF"/>
      <w:sz w:val="28"/>
      <w:szCs w:val="32"/>
    </w:rPr>
  </w:style>
  <w:style w:type="paragraph" w:customStyle="1" w:styleId="Bibliographie1">
    <w:name w:val="Bibliographie1"/>
    <w:aliases w:val="Bibliography"/>
    <w:basedOn w:val="Normal"/>
    <w:link w:val="Bibliographie1Car"/>
    <w:rsid w:val="00494F1A"/>
    <w:pPr>
      <w:spacing w:before="240" w:line="480" w:lineRule="auto"/>
      <w:ind w:left="720" w:hanging="720"/>
    </w:pPr>
    <w:rPr>
      <w:rFonts w:ascii="Garamond" w:hAnsi="Garamond" w:cs="Times New Roman"/>
    </w:rPr>
  </w:style>
  <w:style w:type="character" w:customStyle="1" w:styleId="Bibliographie1Car">
    <w:name w:val="Bibliographie1 Car"/>
    <w:aliases w:val="Bibliography Car"/>
    <w:basedOn w:val="Policepardfaut"/>
    <w:link w:val="Bibliographie1"/>
    <w:rsid w:val="00494F1A"/>
    <w:rPr>
      <w:rFonts w:ascii="Garamond" w:hAnsi="Garamond" w:cs="Times New Roman"/>
    </w:rPr>
  </w:style>
  <w:style w:type="character" w:customStyle="1" w:styleId="Titre2Car">
    <w:name w:val="Titre 2 Car"/>
    <w:basedOn w:val="Policepardfaut"/>
    <w:link w:val="Titre2"/>
    <w:uiPriority w:val="9"/>
    <w:rsid w:val="0096497F"/>
    <w:rPr>
      <w:rFonts w:ascii="Arial" w:eastAsiaTheme="majorEastAsia" w:hAnsi="Arial" w:cstheme="majorBidi"/>
      <w:color w:val="003D5F" w:themeColor="text2"/>
      <w:sz w:val="26"/>
      <w:szCs w:val="26"/>
    </w:rPr>
  </w:style>
  <w:style w:type="paragraph" w:styleId="Notedefin">
    <w:name w:val="endnote text"/>
    <w:basedOn w:val="Normal"/>
    <w:link w:val="NotedefinCar"/>
    <w:uiPriority w:val="99"/>
    <w:unhideWhenUsed/>
    <w:rsid w:val="00594C03"/>
    <w:pPr>
      <w:spacing w:before="100" w:beforeAutospacing="1" w:after="100" w:afterAutospacing="1"/>
    </w:pPr>
    <w:rPr>
      <w:rFonts w:ascii="Avenir Next" w:eastAsia="Times New Roman" w:hAnsi="Avenir Next" w:cs="Calibri"/>
      <w:sz w:val="20"/>
      <w:szCs w:val="20"/>
      <w:lang w:eastAsia="fr-CA"/>
    </w:rPr>
  </w:style>
  <w:style w:type="character" w:customStyle="1" w:styleId="NotedefinCar">
    <w:name w:val="Note de fin Car"/>
    <w:basedOn w:val="Policepardfaut"/>
    <w:link w:val="Notedefin"/>
    <w:uiPriority w:val="99"/>
    <w:rsid w:val="00594C03"/>
    <w:rPr>
      <w:rFonts w:ascii="Avenir Next" w:eastAsia="Times New Roman" w:hAnsi="Avenir Next" w:cs="Calibri"/>
      <w:sz w:val="20"/>
      <w:szCs w:val="20"/>
      <w:lang w:eastAsia="fr-CA"/>
    </w:rPr>
  </w:style>
  <w:style w:type="character" w:styleId="Appeldenotedefin">
    <w:name w:val="endnote reference"/>
    <w:uiPriority w:val="99"/>
    <w:semiHidden/>
    <w:unhideWhenUsed/>
    <w:rsid w:val="00594C03"/>
    <w:rPr>
      <w:vertAlign w:val="superscript"/>
    </w:rPr>
  </w:style>
  <w:style w:type="character" w:styleId="lev">
    <w:name w:val="Strong"/>
    <w:basedOn w:val="Policepardfaut"/>
    <w:uiPriority w:val="22"/>
    <w:qFormat/>
    <w:rsid w:val="000C4071"/>
    <w:rPr>
      <w:b/>
      <w:bCs/>
    </w:rPr>
  </w:style>
  <w:style w:type="character" w:styleId="Accentuation">
    <w:name w:val="Emphasis"/>
    <w:basedOn w:val="Policepardfaut"/>
    <w:uiPriority w:val="20"/>
    <w:qFormat/>
    <w:rsid w:val="000C4071"/>
    <w:rPr>
      <w:i/>
      <w:iCs/>
    </w:rPr>
  </w:style>
  <w:style w:type="paragraph" w:styleId="TM1">
    <w:name w:val="toc 1"/>
    <w:basedOn w:val="Normal"/>
    <w:next w:val="Normal"/>
    <w:autoRedefine/>
    <w:uiPriority w:val="39"/>
    <w:unhideWhenUsed/>
    <w:rsid w:val="00726946"/>
    <w:pPr>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734B5F"/>
    <w:pPr>
      <w:spacing w:before="0" w:after="0"/>
      <w:ind w:left="220"/>
      <w:jc w:val="left"/>
    </w:pPr>
    <w:rPr>
      <w:rFonts w:asciiTheme="minorHAnsi" w:hAnsiTheme="minorHAnsi" w:cstheme="minorHAnsi"/>
      <w:smallCaps/>
      <w:sz w:val="20"/>
      <w:szCs w:val="20"/>
    </w:rPr>
  </w:style>
  <w:style w:type="character" w:customStyle="1" w:styleId="Titre3Car">
    <w:name w:val="Titre 3 Car"/>
    <w:basedOn w:val="Policepardfaut"/>
    <w:link w:val="Titre3"/>
    <w:uiPriority w:val="9"/>
    <w:rsid w:val="006B09C5"/>
    <w:rPr>
      <w:rFonts w:asciiTheme="majorHAnsi" w:eastAsiaTheme="majorEastAsia" w:hAnsiTheme="majorHAnsi" w:cstheme="majorBidi"/>
      <w:color w:val="00345A" w:themeColor="accent1" w:themeShade="7F"/>
      <w:sz w:val="22"/>
    </w:rPr>
  </w:style>
  <w:style w:type="paragraph" w:customStyle="1" w:styleId="TableParagraph">
    <w:name w:val="Table Paragraph"/>
    <w:basedOn w:val="Normal"/>
    <w:uiPriority w:val="1"/>
    <w:qFormat/>
    <w:rsid w:val="0080433F"/>
    <w:pPr>
      <w:autoSpaceDE w:val="0"/>
      <w:autoSpaceDN w:val="0"/>
      <w:spacing w:after="0" w:line="227" w:lineRule="exact"/>
      <w:ind w:left="107"/>
    </w:pPr>
    <w:rPr>
      <w:rFonts w:eastAsia="Arial" w:cs="Arial"/>
      <w:szCs w:val="22"/>
      <w:lang w:val="fr-FR"/>
    </w:rPr>
  </w:style>
  <w:style w:type="paragraph" w:styleId="Corpsdetexte">
    <w:name w:val="Body Text"/>
    <w:basedOn w:val="Normal"/>
    <w:link w:val="CorpsdetexteCar"/>
    <w:uiPriority w:val="99"/>
    <w:semiHidden/>
    <w:unhideWhenUsed/>
    <w:rsid w:val="00A032C2"/>
  </w:style>
  <w:style w:type="character" w:customStyle="1" w:styleId="CorpsdetexteCar">
    <w:name w:val="Corps de texte Car"/>
    <w:basedOn w:val="Policepardfaut"/>
    <w:link w:val="Corpsdetexte"/>
    <w:uiPriority w:val="99"/>
    <w:semiHidden/>
    <w:rsid w:val="00A032C2"/>
  </w:style>
  <w:style w:type="table" w:styleId="TableauGrille5Fonc-Accentuation1">
    <w:name w:val="Grid Table 5 Dark Accent 1"/>
    <w:basedOn w:val="TableauNormal"/>
    <w:uiPriority w:val="50"/>
    <w:rsid w:val="00A9114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DE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6BB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6BB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6BB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6BB6" w:themeFill="accent1"/>
      </w:tcPr>
    </w:tblStylePr>
    <w:tblStylePr w:type="band1Vert">
      <w:tblPr/>
      <w:tcPr>
        <w:shd w:val="clear" w:color="auto" w:fill="7BC8FF" w:themeFill="accent1" w:themeFillTint="66"/>
      </w:tcPr>
    </w:tblStylePr>
    <w:tblStylePr w:type="band1Horz">
      <w:tblPr/>
      <w:tcPr>
        <w:shd w:val="clear" w:color="auto" w:fill="7BC8FF" w:themeFill="accent1" w:themeFillTint="66"/>
      </w:tcPr>
    </w:tblStylePr>
  </w:style>
  <w:style w:type="table" w:styleId="TableauGrille4-Accentuation1">
    <w:name w:val="Grid Table 4 Accent 1"/>
    <w:basedOn w:val="TableauNormal"/>
    <w:uiPriority w:val="49"/>
    <w:rsid w:val="00A9114E"/>
    <w:tblPr>
      <w:tblStyleRowBandSize w:val="1"/>
      <w:tblStyleColBandSize w:val="1"/>
      <w:tblBorders>
        <w:top w:val="single" w:sz="4" w:space="0" w:color="3AADFF" w:themeColor="accent1" w:themeTint="99"/>
        <w:left w:val="single" w:sz="4" w:space="0" w:color="3AADFF" w:themeColor="accent1" w:themeTint="99"/>
        <w:bottom w:val="single" w:sz="4" w:space="0" w:color="3AADFF" w:themeColor="accent1" w:themeTint="99"/>
        <w:right w:val="single" w:sz="4" w:space="0" w:color="3AADFF" w:themeColor="accent1" w:themeTint="99"/>
        <w:insideH w:val="single" w:sz="4" w:space="0" w:color="3AADFF" w:themeColor="accent1" w:themeTint="99"/>
        <w:insideV w:val="single" w:sz="4" w:space="0" w:color="3AADFF" w:themeColor="accent1" w:themeTint="99"/>
      </w:tblBorders>
    </w:tblPr>
    <w:tblStylePr w:type="firstRow">
      <w:rPr>
        <w:b/>
        <w:bCs/>
        <w:color w:val="FFFFFF" w:themeColor="background1"/>
      </w:rPr>
      <w:tblPr/>
      <w:tcPr>
        <w:tcBorders>
          <w:top w:val="single" w:sz="4" w:space="0" w:color="006BB6" w:themeColor="accent1"/>
          <w:left w:val="single" w:sz="4" w:space="0" w:color="006BB6" w:themeColor="accent1"/>
          <w:bottom w:val="single" w:sz="4" w:space="0" w:color="006BB6" w:themeColor="accent1"/>
          <w:right w:val="single" w:sz="4" w:space="0" w:color="006BB6" w:themeColor="accent1"/>
          <w:insideH w:val="nil"/>
          <w:insideV w:val="nil"/>
        </w:tcBorders>
        <w:shd w:val="clear" w:color="auto" w:fill="006BB6" w:themeFill="accent1"/>
      </w:tcPr>
    </w:tblStylePr>
    <w:tblStylePr w:type="lastRow">
      <w:rPr>
        <w:b/>
        <w:bCs/>
      </w:rPr>
      <w:tblPr/>
      <w:tcPr>
        <w:tcBorders>
          <w:top w:val="double" w:sz="4" w:space="0" w:color="006BB6" w:themeColor="accent1"/>
        </w:tcBorders>
      </w:tcPr>
    </w:tblStylePr>
    <w:tblStylePr w:type="firstCol">
      <w:rPr>
        <w:b/>
        <w:bCs/>
      </w:rPr>
    </w:tblStylePr>
    <w:tblStylePr w:type="lastCol">
      <w:rPr>
        <w:b/>
        <w:bCs/>
      </w:rPr>
    </w:tblStylePr>
    <w:tblStylePr w:type="band1Vert">
      <w:tblPr/>
      <w:tcPr>
        <w:shd w:val="clear" w:color="auto" w:fill="BDE3FF" w:themeFill="accent1" w:themeFillTint="33"/>
      </w:tcPr>
    </w:tblStylePr>
    <w:tblStylePr w:type="band1Horz">
      <w:tblPr/>
      <w:tcPr>
        <w:shd w:val="clear" w:color="auto" w:fill="BDE3FF" w:themeFill="accent1" w:themeFillTint="33"/>
      </w:tcPr>
    </w:tblStylePr>
  </w:style>
  <w:style w:type="character" w:customStyle="1" w:styleId="Titre4Car">
    <w:name w:val="Titre 4 Car"/>
    <w:basedOn w:val="Policepardfaut"/>
    <w:link w:val="Titre4"/>
    <w:uiPriority w:val="9"/>
    <w:semiHidden/>
    <w:rsid w:val="00ED31F0"/>
    <w:rPr>
      <w:rFonts w:asciiTheme="majorHAnsi" w:eastAsiaTheme="majorEastAsia" w:hAnsiTheme="majorHAnsi" w:cstheme="majorBidi"/>
      <w:i/>
      <w:iCs/>
      <w:color w:val="004F88" w:themeColor="accent1" w:themeShade="BF"/>
    </w:rPr>
  </w:style>
  <w:style w:type="table" w:customStyle="1" w:styleId="TableNormal1">
    <w:name w:val="Table Normal1"/>
    <w:uiPriority w:val="2"/>
    <w:semiHidden/>
    <w:unhideWhenUsed/>
    <w:qFormat/>
    <w:rsid w:val="004A4FB0"/>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itrepagepres">
    <w:name w:val="Titre_page_pres"/>
    <w:basedOn w:val="Titre1"/>
    <w:next w:val="Normal"/>
    <w:rsid w:val="00AE0403"/>
    <w:pPr>
      <w:spacing w:before="120"/>
      <w:jc w:val="both"/>
    </w:pPr>
    <w:rPr>
      <w:rFonts w:eastAsiaTheme="minorHAnsi" w:cs="Arial"/>
      <w:b/>
      <w:bCs/>
      <w:caps/>
      <w:color w:val="003D5F"/>
      <w:sz w:val="40"/>
      <w:szCs w:val="72"/>
      <w:lang w:eastAsia="fr-FR"/>
    </w:rPr>
  </w:style>
  <w:style w:type="paragraph" w:customStyle="1" w:styleId="Listetableau">
    <w:name w:val="Liste_tableau"/>
    <w:basedOn w:val="Paragraphedeliste"/>
    <w:qFormat/>
    <w:rsid w:val="00AE0403"/>
    <w:pPr>
      <w:numPr>
        <w:numId w:val="4"/>
      </w:numPr>
    </w:pPr>
    <w:rPr>
      <w:rFonts w:eastAsia="Times New Roman" w:cs="Times New Roman"/>
      <w:noProof/>
      <w:lang w:eastAsia="fr-FR"/>
    </w:rPr>
  </w:style>
  <w:style w:type="paragraph" w:customStyle="1" w:styleId="Piedpage2">
    <w:name w:val="Pied_page_2"/>
    <w:basedOn w:val="Normal"/>
    <w:qFormat/>
    <w:rsid w:val="00AE0403"/>
    <w:pPr>
      <w:tabs>
        <w:tab w:val="center" w:pos="4550"/>
        <w:tab w:val="left" w:pos="5818"/>
      </w:tabs>
      <w:spacing w:before="60" w:after="0"/>
      <w:ind w:left="357" w:right="261"/>
      <w:jc w:val="right"/>
    </w:pPr>
    <w:rPr>
      <w:color w:val="06A5FF" w:themeColor="text2" w:themeTint="99"/>
      <w:spacing w:val="60"/>
      <w:sz w:val="20"/>
      <w:szCs w:val="20"/>
      <w:lang w:val="fr-FR"/>
    </w:rPr>
  </w:style>
  <w:style w:type="paragraph" w:customStyle="1" w:styleId="Textepagepres">
    <w:name w:val="Texte_page_pres"/>
    <w:basedOn w:val="Normal"/>
    <w:qFormat/>
    <w:rsid w:val="0086411F"/>
    <w:pPr>
      <w:spacing w:before="60" w:after="60"/>
    </w:pPr>
    <w:rPr>
      <w:iCs/>
      <w:color w:val="FFFFFF" w:themeColor="background1"/>
      <w:szCs w:val="20"/>
    </w:rPr>
  </w:style>
  <w:style w:type="paragraph" w:styleId="Titre">
    <w:name w:val="Title"/>
    <w:basedOn w:val="Normal"/>
    <w:next w:val="Normal"/>
    <w:link w:val="TitreCar"/>
    <w:uiPriority w:val="10"/>
    <w:qFormat/>
    <w:rsid w:val="006B09C5"/>
    <w:pPr>
      <w:spacing w:before="0" w:after="0"/>
      <w:ind w:left="708"/>
    </w:pPr>
    <w:rPr>
      <w:rFonts w:eastAsiaTheme="majorEastAsia" w:cstheme="majorBidi"/>
      <w:color w:val="E7E6E6" w:themeColor="background2"/>
      <w:spacing w:val="-10"/>
      <w:kern w:val="28"/>
      <w:sz w:val="36"/>
      <w:szCs w:val="56"/>
    </w:rPr>
  </w:style>
  <w:style w:type="character" w:customStyle="1" w:styleId="TitreCar">
    <w:name w:val="Titre Car"/>
    <w:basedOn w:val="Policepardfaut"/>
    <w:link w:val="Titre"/>
    <w:uiPriority w:val="10"/>
    <w:rsid w:val="006B09C5"/>
    <w:rPr>
      <w:rFonts w:ascii="Arial" w:eastAsiaTheme="majorEastAsia" w:hAnsi="Arial" w:cstheme="majorBidi"/>
      <w:color w:val="E7E6E6" w:themeColor="background2"/>
      <w:spacing w:val="-10"/>
      <w:kern w:val="28"/>
      <w:sz w:val="36"/>
      <w:szCs w:val="56"/>
    </w:rPr>
  </w:style>
  <w:style w:type="character" w:customStyle="1" w:styleId="Titrepagepres2">
    <w:name w:val="Titre_page_pres2"/>
    <w:basedOn w:val="Policepardfaut"/>
    <w:uiPriority w:val="1"/>
    <w:rsid w:val="00D70741"/>
    <w:rPr>
      <w:rFonts w:ascii="Arial" w:hAnsi="Arial"/>
      <w:b/>
      <w:caps/>
      <w:smallCaps w:val="0"/>
      <w:color w:val="005687" w:themeColor="text2" w:themeTint="E6"/>
      <w:sz w:val="44"/>
      <w14:shadow w14:blurRad="50800" w14:dist="38100" w14:dir="5400000" w14:sx="100000" w14:sy="100000" w14:kx="0" w14:ky="0" w14:algn="t">
        <w14:schemeClr w14:val="tx1">
          <w14:alpha w14:val="60000"/>
          <w14:lumMod w14:val="65000"/>
          <w14:lumOff w14:val="35000"/>
        </w14:schemeClr>
      </w14:shadow>
    </w:rPr>
  </w:style>
  <w:style w:type="paragraph" w:customStyle="1" w:styleId="Rfrences">
    <w:name w:val="Références"/>
    <w:basedOn w:val="Normal"/>
    <w:next w:val="Normal"/>
    <w:qFormat/>
    <w:rsid w:val="003A1AF7"/>
    <w:rPr>
      <w:sz w:val="18"/>
      <w:szCs w:val="18"/>
    </w:rPr>
  </w:style>
  <w:style w:type="paragraph" w:customStyle="1" w:styleId="TitreTDM">
    <w:name w:val="Titre_TDM"/>
    <w:basedOn w:val="Normal"/>
    <w:next w:val="Normal"/>
    <w:qFormat/>
    <w:rsid w:val="00262E66"/>
    <w:pPr>
      <w:spacing w:after="360"/>
      <w:jc w:val="left"/>
    </w:pPr>
    <w:rPr>
      <w:b/>
      <w:bCs/>
      <w:color w:val="003D5F" w:themeColor="text2"/>
      <w:sz w:val="24"/>
      <w:szCs w:val="28"/>
    </w:rPr>
  </w:style>
  <w:style w:type="table" w:styleId="TableauGrille4">
    <w:name w:val="Grid Table 4"/>
    <w:aliases w:val="Tableau_CPU_1"/>
    <w:basedOn w:val="TableauNormal"/>
    <w:uiPriority w:val="49"/>
    <w:rsid w:val="009D7D2E"/>
    <w:rPr>
      <w:rFonts w:ascii="Arial" w:hAnsi="Arial"/>
      <w:sz w:val="20"/>
    </w:rPr>
    <w:tblPr>
      <w:tblStyleRowBandSize w:val="1"/>
      <w:tblStyleColBandSize w:val="1"/>
      <w:tblBorders>
        <w:insideH w:val="single" w:sz="2" w:space="0" w:color="D9D9D9" w:themeColor="background1" w:themeShade="D9"/>
        <w:insideV w:val="single" w:sz="2" w:space="0" w:color="D9D9D9" w:themeColor="background1" w:themeShade="D9"/>
      </w:tblBorders>
    </w:tblPr>
    <w:tblStylePr w:type="firstRow">
      <w:rPr>
        <w:b/>
        <w:bCs/>
        <w:color w:val="FFFFFF" w:themeColor="background1"/>
      </w:rPr>
      <w:tblPr/>
      <w:tcPr>
        <w:shd w:val="clear" w:color="auto" w:fill="003D5F" w:themeFill="text2"/>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2F2F2" w:themeFill="background1" w:themeFillShade="F2"/>
      </w:tcPr>
    </w:tblStylePr>
  </w:style>
  <w:style w:type="paragraph" w:customStyle="1" w:styleId="Pucesgras">
    <w:name w:val="Puces_gras"/>
    <w:basedOn w:val="Paragraphedeliste"/>
    <w:next w:val="Normal"/>
    <w:qFormat/>
    <w:rsid w:val="00E932C7"/>
    <w:pPr>
      <w:numPr>
        <w:numId w:val="3"/>
      </w:numPr>
    </w:pPr>
    <w:rPr>
      <w:b/>
      <w:sz w:val="24"/>
      <w:szCs w:val="22"/>
    </w:rPr>
  </w:style>
  <w:style w:type="paragraph" w:customStyle="1" w:styleId="Textetableau">
    <w:name w:val="Texte_tableau"/>
    <w:basedOn w:val="Normal"/>
    <w:qFormat/>
    <w:rsid w:val="007C56CB"/>
    <w:pPr>
      <w:spacing w:before="80" w:after="80"/>
      <w:jc w:val="left"/>
    </w:pPr>
    <w:rPr>
      <w:sz w:val="20"/>
      <w:szCs w:val="20"/>
    </w:rPr>
  </w:style>
  <w:style w:type="table" w:customStyle="1" w:styleId="TableauCPU">
    <w:name w:val="Tableau_CPU"/>
    <w:basedOn w:val="TableauNormal"/>
    <w:uiPriority w:val="99"/>
    <w:rsid w:val="009A1AF6"/>
    <w:rPr>
      <w:rFonts w:ascii="Arial" w:hAnsi="Arial"/>
      <w:sz w:val="20"/>
    </w:rPr>
    <w:tblPr>
      <w:tblStyleColBandSize w:val="1"/>
      <w:tblBorders>
        <w:insideV w:val="single" w:sz="2" w:space="0" w:color="D9D9D9" w:themeColor="background1" w:themeShade="D9"/>
      </w:tblBorders>
    </w:tblPr>
    <w:tblStylePr w:type="firstRow">
      <w:tblPr/>
      <w:tcPr>
        <w:tcBorders>
          <w:top w:val="nil"/>
          <w:left w:val="nil"/>
          <w:bottom w:val="nil"/>
          <w:right w:val="nil"/>
          <w:insideH w:val="nil"/>
          <w:insideV w:val="nil"/>
          <w:tl2br w:val="nil"/>
          <w:tr2bl w:val="nil"/>
        </w:tcBorders>
        <w:shd w:val="clear" w:color="auto" w:fill="003D5F" w:themeFill="text2"/>
      </w:tcPr>
    </w:tblStylePr>
  </w:style>
  <w:style w:type="character" w:styleId="Textedelespacerserv">
    <w:name w:val="Placeholder Text"/>
    <w:basedOn w:val="Policepardfaut"/>
    <w:uiPriority w:val="99"/>
    <w:semiHidden/>
    <w:rsid w:val="007F26C0"/>
    <w:rPr>
      <w:color w:val="808080"/>
    </w:rPr>
  </w:style>
  <w:style w:type="paragraph" w:customStyle="1" w:styleId="Listenumrotetableau">
    <w:name w:val="Liste_numérotée_tableau"/>
    <w:basedOn w:val="Paragraphedeliste"/>
    <w:next w:val="Normal"/>
    <w:qFormat/>
    <w:rsid w:val="003879CF"/>
    <w:pPr>
      <w:numPr>
        <w:numId w:val="14"/>
      </w:numPr>
      <w:ind w:left="450"/>
    </w:pPr>
    <w:rPr>
      <w:szCs w:val="20"/>
    </w:rPr>
  </w:style>
  <w:style w:type="table" w:customStyle="1" w:styleId="TableauCPU2">
    <w:name w:val="Tableau_CPU_2"/>
    <w:basedOn w:val="TableauNormal"/>
    <w:uiPriority w:val="99"/>
    <w:rsid w:val="001837CE"/>
    <w:tblPr/>
  </w:style>
  <w:style w:type="paragraph" w:styleId="TM3">
    <w:name w:val="toc 3"/>
    <w:basedOn w:val="Normal"/>
    <w:next w:val="Normal"/>
    <w:autoRedefine/>
    <w:uiPriority w:val="39"/>
    <w:unhideWhenUsed/>
    <w:rsid w:val="0034265E"/>
    <w:pPr>
      <w:spacing w:before="0" w:after="0"/>
      <w:ind w:left="44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34265E"/>
    <w:pPr>
      <w:spacing w:before="0" w:after="0"/>
      <w:ind w:left="66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34265E"/>
    <w:pPr>
      <w:spacing w:before="0" w:after="0"/>
      <w:ind w:left="88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34265E"/>
    <w:pPr>
      <w:spacing w:before="0" w:after="0"/>
      <w:ind w:left="11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34265E"/>
    <w:pPr>
      <w:spacing w:before="0" w:after="0"/>
      <w:ind w:left="132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34265E"/>
    <w:pPr>
      <w:spacing w:before="0" w:after="0"/>
      <w:ind w:left="154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34265E"/>
    <w:pPr>
      <w:spacing w:before="0" w:after="0"/>
      <w:ind w:left="1760"/>
      <w:jc w:val="left"/>
    </w:pPr>
    <w:rPr>
      <w:rFonts w:asciiTheme="minorHAnsi" w:hAnsiTheme="minorHAnsi" w:cstheme="minorHAnsi"/>
      <w:sz w:val="18"/>
      <w:szCs w:val="18"/>
    </w:rPr>
  </w:style>
  <w:style w:type="paragraph" w:customStyle="1" w:styleId="paragraph">
    <w:name w:val="paragraph"/>
    <w:basedOn w:val="Normal"/>
    <w:rsid w:val="00172E81"/>
    <w:pPr>
      <w:spacing w:before="100" w:beforeAutospacing="1" w:after="100" w:afterAutospacing="1" w:line="240" w:lineRule="auto"/>
      <w:jc w:val="left"/>
    </w:pPr>
    <w:rPr>
      <w:rFonts w:ascii="Times New Roman" w:eastAsia="Times New Roman" w:hAnsi="Times New Roman" w:cs="Times New Roman"/>
      <w:sz w:val="24"/>
      <w:lang w:eastAsia="fr-CA"/>
    </w:rPr>
  </w:style>
  <w:style w:type="character" w:customStyle="1" w:styleId="normaltextrun">
    <w:name w:val="normaltextrun"/>
    <w:basedOn w:val="Policepardfaut"/>
    <w:rsid w:val="00172E81"/>
  </w:style>
  <w:style w:type="character" w:customStyle="1" w:styleId="eop">
    <w:name w:val="eop"/>
    <w:basedOn w:val="Policepardfaut"/>
    <w:rsid w:val="00172E81"/>
  </w:style>
  <w:style w:type="paragraph" w:customStyle="1" w:styleId="CCBY">
    <w:name w:val="CC BY"/>
    <w:basedOn w:val="Normal"/>
    <w:qFormat/>
    <w:rsid w:val="0065083A"/>
    <w:pPr>
      <w:spacing w:before="0" w:after="60" w:line="240" w:lineRule="auto"/>
    </w:pPr>
    <w:rPr>
      <w:rFonts w:cs="Arial"/>
      <w:color w:val="FFFFFF" w:themeColor="background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41838">
      <w:bodyDiv w:val="1"/>
      <w:marLeft w:val="0"/>
      <w:marRight w:val="0"/>
      <w:marTop w:val="0"/>
      <w:marBottom w:val="0"/>
      <w:divBdr>
        <w:top w:val="none" w:sz="0" w:space="0" w:color="auto"/>
        <w:left w:val="none" w:sz="0" w:space="0" w:color="auto"/>
        <w:bottom w:val="none" w:sz="0" w:space="0" w:color="auto"/>
        <w:right w:val="none" w:sz="0" w:space="0" w:color="auto"/>
      </w:divBdr>
    </w:div>
    <w:div w:id="65542285">
      <w:bodyDiv w:val="1"/>
      <w:marLeft w:val="0"/>
      <w:marRight w:val="0"/>
      <w:marTop w:val="0"/>
      <w:marBottom w:val="0"/>
      <w:divBdr>
        <w:top w:val="none" w:sz="0" w:space="0" w:color="auto"/>
        <w:left w:val="none" w:sz="0" w:space="0" w:color="auto"/>
        <w:bottom w:val="none" w:sz="0" w:space="0" w:color="auto"/>
        <w:right w:val="none" w:sz="0" w:space="0" w:color="auto"/>
      </w:divBdr>
    </w:div>
    <w:div w:id="175729950">
      <w:bodyDiv w:val="1"/>
      <w:marLeft w:val="0"/>
      <w:marRight w:val="0"/>
      <w:marTop w:val="0"/>
      <w:marBottom w:val="0"/>
      <w:divBdr>
        <w:top w:val="none" w:sz="0" w:space="0" w:color="auto"/>
        <w:left w:val="none" w:sz="0" w:space="0" w:color="auto"/>
        <w:bottom w:val="none" w:sz="0" w:space="0" w:color="auto"/>
        <w:right w:val="none" w:sz="0" w:space="0" w:color="auto"/>
      </w:divBdr>
    </w:div>
    <w:div w:id="181091188">
      <w:bodyDiv w:val="1"/>
      <w:marLeft w:val="0"/>
      <w:marRight w:val="0"/>
      <w:marTop w:val="0"/>
      <w:marBottom w:val="0"/>
      <w:divBdr>
        <w:top w:val="none" w:sz="0" w:space="0" w:color="auto"/>
        <w:left w:val="none" w:sz="0" w:space="0" w:color="auto"/>
        <w:bottom w:val="none" w:sz="0" w:space="0" w:color="auto"/>
        <w:right w:val="none" w:sz="0" w:space="0" w:color="auto"/>
      </w:divBdr>
    </w:div>
    <w:div w:id="277227470">
      <w:bodyDiv w:val="1"/>
      <w:marLeft w:val="0"/>
      <w:marRight w:val="0"/>
      <w:marTop w:val="0"/>
      <w:marBottom w:val="0"/>
      <w:divBdr>
        <w:top w:val="none" w:sz="0" w:space="0" w:color="auto"/>
        <w:left w:val="none" w:sz="0" w:space="0" w:color="auto"/>
        <w:bottom w:val="none" w:sz="0" w:space="0" w:color="auto"/>
        <w:right w:val="none" w:sz="0" w:space="0" w:color="auto"/>
      </w:divBdr>
      <w:divsChild>
        <w:div w:id="1314530197">
          <w:marLeft w:val="0"/>
          <w:marRight w:val="0"/>
          <w:marTop w:val="0"/>
          <w:marBottom w:val="0"/>
          <w:divBdr>
            <w:top w:val="none" w:sz="0" w:space="0" w:color="auto"/>
            <w:left w:val="none" w:sz="0" w:space="0" w:color="auto"/>
            <w:bottom w:val="none" w:sz="0" w:space="0" w:color="auto"/>
            <w:right w:val="none" w:sz="0" w:space="0" w:color="auto"/>
          </w:divBdr>
        </w:div>
        <w:div w:id="1335373569">
          <w:marLeft w:val="0"/>
          <w:marRight w:val="0"/>
          <w:marTop w:val="0"/>
          <w:marBottom w:val="0"/>
          <w:divBdr>
            <w:top w:val="none" w:sz="0" w:space="0" w:color="auto"/>
            <w:left w:val="none" w:sz="0" w:space="0" w:color="auto"/>
            <w:bottom w:val="none" w:sz="0" w:space="0" w:color="auto"/>
            <w:right w:val="none" w:sz="0" w:space="0" w:color="auto"/>
          </w:divBdr>
        </w:div>
      </w:divsChild>
    </w:div>
    <w:div w:id="719866079">
      <w:bodyDiv w:val="1"/>
      <w:marLeft w:val="0"/>
      <w:marRight w:val="0"/>
      <w:marTop w:val="0"/>
      <w:marBottom w:val="0"/>
      <w:divBdr>
        <w:top w:val="none" w:sz="0" w:space="0" w:color="auto"/>
        <w:left w:val="none" w:sz="0" w:space="0" w:color="auto"/>
        <w:bottom w:val="none" w:sz="0" w:space="0" w:color="auto"/>
        <w:right w:val="none" w:sz="0" w:space="0" w:color="auto"/>
      </w:divBdr>
    </w:div>
    <w:div w:id="765542964">
      <w:bodyDiv w:val="1"/>
      <w:marLeft w:val="0"/>
      <w:marRight w:val="0"/>
      <w:marTop w:val="0"/>
      <w:marBottom w:val="0"/>
      <w:divBdr>
        <w:top w:val="none" w:sz="0" w:space="0" w:color="auto"/>
        <w:left w:val="none" w:sz="0" w:space="0" w:color="auto"/>
        <w:bottom w:val="none" w:sz="0" w:space="0" w:color="auto"/>
        <w:right w:val="none" w:sz="0" w:space="0" w:color="auto"/>
      </w:divBdr>
      <w:divsChild>
        <w:div w:id="670330117">
          <w:marLeft w:val="2148"/>
          <w:marRight w:val="0"/>
          <w:marTop w:val="0"/>
          <w:marBottom w:val="0"/>
          <w:divBdr>
            <w:top w:val="none" w:sz="0" w:space="0" w:color="auto"/>
            <w:left w:val="none" w:sz="0" w:space="0" w:color="auto"/>
            <w:bottom w:val="none" w:sz="0" w:space="0" w:color="auto"/>
            <w:right w:val="none" w:sz="0" w:space="0" w:color="auto"/>
          </w:divBdr>
        </w:div>
        <w:div w:id="780075487">
          <w:marLeft w:val="708"/>
          <w:marRight w:val="0"/>
          <w:marTop w:val="0"/>
          <w:marBottom w:val="0"/>
          <w:divBdr>
            <w:top w:val="none" w:sz="0" w:space="0" w:color="auto"/>
            <w:left w:val="none" w:sz="0" w:space="0" w:color="auto"/>
            <w:bottom w:val="none" w:sz="0" w:space="0" w:color="auto"/>
            <w:right w:val="none" w:sz="0" w:space="0" w:color="auto"/>
          </w:divBdr>
        </w:div>
        <w:div w:id="1005396758">
          <w:marLeft w:val="1428"/>
          <w:marRight w:val="0"/>
          <w:marTop w:val="0"/>
          <w:marBottom w:val="0"/>
          <w:divBdr>
            <w:top w:val="none" w:sz="0" w:space="0" w:color="auto"/>
            <w:left w:val="none" w:sz="0" w:space="0" w:color="auto"/>
            <w:bottom w:val="none" w:sz="0" w:space="0" w:color="auto"/>
            <w:right w:val="none" w:sz="0" w:space="0" w:color="auto"/>
          </w:divBdr>
        </w:div>
        <w:div w:id="1196622119">
          <w:marLeft w:val="708"/>
          <w:marRight w:val="0"/>
          <w:marTop w:val="0"/>
          <w:marBottom w:val="0"/>
          <w:divBdr>
            <w:top w:val="none" w:sz="0" w:space="0" w:color="auto"/>
            <w:left w:val="none" w:sz="0" w:space="0" w:color="auto"/>
            <w:bottom w:val="none" w:sz="0" w:space="0" w:color="auto"/>
            <w:right w:val="none" w:sz="0" w:space="0" w:color="auto"/>
          </w:divBdr>
        </w:div>
        <w:div w:id="1856798330">
          <w:marLeft w:val="708"/>
          <w:marRight w:val="0"/>
          <w:marTop w:val="0"/>
          <w:marBottom w:val="0"/>
          <w:divBdr>
            <w:top w:val="none" w:sz="0" w:space="0" w:color="auto"/>
            <w:left w:val="none" w:sz="0" w:space="0" w:color="auto"/>
            <w:bottom w:val="none" w:sz="0" w:space="0" w:color="auto"/>
            <w:right w:val="none" w:sz="0" w:space="0" w:color="auto"/>
          </w:divBdr>
        </w:div>
        <w:div w:id="2029596024">
          <w:marLeft w:val="1428"/>
          <w:marRight w:val="0"/>
          <w:marTop w:val="0"/>
          <w:marBottom w:val="0"/>
          <w:divBdr>
            <w:top w:val="none" w:sz="0" w:space="0" w:color="auto"/>
            <w:left w:val="none" w:sz="0" w:space="0" w:color="auto"/>
            <w:bottom w:val="none" w:sz="0" w:space="0" w:color="auto"/>
            <w:right w:val="none" w:sz="0" w:space="0" w:color="auto"/>
          </w:divBdr>
        </w:div>
      </w:divsChild>
    </w:div>
    <w:div w:id="870728623">
      <w:bodyDiv w:val="1"/>
      <w:marLeft w:val="0"/>
      <w:marRight w:val="0"/>
      <w:marTop w:val="0"/>
      <w:marBottom w:val="0"/>
      <w:divBdr>
        <w:top w:val="none" w:sz="0" w:space="0" w:color="auto"/>
        <w:left w:val="none" w:sz="0" w:space="0" w:color="auto"/>
        <w:bottom w:val="none" w:sz="0" w:space="0" w:color="auto"/>
        <w:right w:val="none" w:sz="0" w:space="0" w:color="auto"/>
      </w:divBdr>
    </w:div>
    <w:div w:id="1223712120">
      <w:bodyDiv w:val="1"/>
      <w:marLeft w:val="0"/>
      <w:marRight w:val="0"/>
      <w:marTop w:val="0"/>
      <w:marBottom w:val="0"/>
      <w:divBdr>
        <w:top w:val="none" w:sz="0" w:space="0" w:color="auto"/>
        <w:left w:val="none" w:sz="0" w:space="0" w:color="auto"/>
        <w:bottom w:val="none" w:sz="0" w:space="0" w:color="auto"/>
        <w:right w:val="none" w:sz="0" w:space="0" w:color="auto"/>
      </w:divBdr>
    </w:div>
    <w:div w:id="1240559903">
      <w:bodyDiv w:val="1"/>
      <w:marLeft w:val="0"/>
      <w:marRight w:val="0"/>
      <w:marTop w:val="0"/>
      <w:marBottom w:val="0"/>
      <w:divBdr>
        <w:top w:val="none" w:sz="0" w:space="0" w:color="auto"/>
        <w:left w:val="none" w:sz="0" w:space="0" w:color="auto"/>
        <w:bottom w:val="none" w:sz="0" w:space="0" w:color="auto"/>
        <w:right w:val="none" w:sz="0" w:space="0" w:color="auto"/>
      </w:divBdr>
      <w:divsChild>
        <w:div w:id="111368564">
          <w:marLeft w:val="0"/>
          <w:marRight w:val="0"/>
          <w:marTop w:val="0"/>
          <w:marBottom w:val="0"/>
          <w:divBdr>
            <w:top w:val="none" w:sz="0" w:space="0" w:color="auto"/>
            <w:left w:val="none" w:sz="0" w:space="0" w:color="auto"/>
            <w:bottom w:val="none" w:sz="0" w:space="0" w:color="auto"/>
            <w:right w:val="none" w:sz="0" w:space="0" w:color="auto"/>
          </w:divBdr>
        </w:div>
        <w:div w:id="1062409334">
          <w:marLeft w:val="0"/>
          <w:marRight w:val="0"/>
          <w:marTop w:val="0"/>
          <w:marBottom w:val="0"/>
          <w:divBdr>
            <w:top w:val="none" w:sz="0" w:space="0" w:color="auto"/>
            <w:left w:val="none" w:sz="0" w:space="0" w:color="auto"/>
            <w:bottom w:val="none" w:sz="0" w:space="0" w:color="auto"/>
            <w:right w:val="none" w:sz="0" w:space="0" w:color="auto"/>
          </w:divBdr>
        </w:div>
      </w:divsChild>
    </w:div>
    <w:div w:id="1402213803">
      <w:bodyDiv w:val="1"/>
      <w:marLeft w:val="0"/>
      <w:marRight w:val="0"/>
      <w:marTop w:val="0"/>
      <w:marBottom w:val="0"/>
      <w:divBdr>
        <w:top w:val="none" w:sz="0" w:space="0" w:color="auto"/>
        <w:left w:val="none" w:sz="0" w:space="0" w:color="auto"/>
        <w:bottom w:val="none" w:sz="0" w:space="0" w:color="auto"/>
        <w:right w:val="none" w:sz="0" w:space="0" w:color="auto"/>
      </w:divBdr>
    </w:div>
    <w:div w:id="1403796755">
      <w:bodyDiv w:val="1"/>
      <w:marLeft w:val="0"/>
      <w:marRight w:val="0"/>
      <w:marTop w:val="0"/>
      <w:marBottom w:val="0"/>
      <w:divBdr>
        <w:top w:val="none" w:sz="0" w:space="0" w:color="auto"/>
        <w:left w:val="none" w:sz="0" w:space="0" w:color="auto"/>
        <w:bottom w:val="none" w:sz="0" w:space="0" w:color="auto"/>
        <w:right w:val="none" w:sz="0" w:space="0" w:color="auto"/>
      </w:divBdr>
      <w:divsChild>
        <w:div w:id="1613130678">
          <w:marLeft w:val="547"/>
          <w:marRight w:val="0"/>
          <w:marTop w:val="0"/>
          <w:marBottom w:val="0"/>
          <w:divBdr>
            <w:top w:val="none" w:sz="0" w:space="0" w:color="auto"/>
            <w:left w:val="none" w:sz="0" w:space="0" w:color="auto"/>
            <w:bottom w:val="none" w:sz="0" w:space="0" w:color="auto"/>
            <w:right w:val="none" w:sz="0" w:space="0" w:color="auto"/>
          </w:divBdr>
        </w:div>
        <w:div w:id="1992639162">
          <w:marLeft w:val="547"/>
          <w:marRight w:val="0"/>
          <w:marTop w:val="0"/>
          <w:marBottom w:val="0"/>
          <w:divBdr>
            <w:top w:val="none" w:sz="0" w:space="0" w:color="auto"/>
            <w:left w:val="none" w:sz="0" w:space="0" w:color="auto"/>
            <w:bottom w:val="none" w:sz="0" w:space="0" w:color="auto"/>
            <w:right w:val="none" w:sz="0" w:space="0" w:color="auto"/>
          </w:divBdr>
        </w:div>
      </w:divsChild>
    </w:div>
    <w:div w:id="1435319704">
      <w:bodyDiv w:val="1"/>
      <w:marLeft w:val="0"/>
      <w:marRight w:val="0"/>
      <w:marTop w:val="0"/>
      <w:marBottom w:val="0"/>
      <w:divBdr>
        <w:top w:val="none" w:sz="0" w:space="0" w:color="auto"/>
        <w:left w:val="none" w:sz="0" w:space="0" w:color="auto"/>
        <w:bottom w:val="none" w:sz="0" w:space="0" w:color="auto"/>
        <w:right w:val="none" w:sz="0" w:space="0" w:color="auto"/>
      </w:divBdr>
    </w:div>
    <w:div w:id="2113041712">
      <w:bodyDiv w:val="1"/>
      <w:marLeft w:val="0"/>
      <w:marRight w:val="0"/>
      <w:marTop w:val="0"/>
      <w:marBottom w:val="0"/>
      <w:divBdr>
        <w:top w:val="none" w:sz="0" w:space="0" w:color="auto"/>
        <w:left w:val="none" w:sz="0" w:space="0" w:color="auto"/>
        <w:bottom w:val="none" w:sz="0" w:space="0" w:color="auto"/>
        <w:right w:val="none" w:sz="0" w:space="0" w:color="auto"/>
      </w:divBdr>
      <w:divsChild>
        <w:div w:id="323044767">
          <w:marLeft w:val="446"/>
          <w:marRight w:val="0"/>
          <w:marTop w:val="0"/>
          <w:marBottom w:val="0"/>
          <w:divBdr>
            <w:top w:val="none" w:sz="0" w:space="0" w:color="auto"/>
            <w:left w:val="none" w:sz="0" w:space="0" w:color="auto"/>
            <w:bottom w:val="none" w:sz="0" w:space="0" w:color="auto"/>
            <w:right w:val="none" w:sz="0" w:space="0" w:color="auto"/>
          </w:divBdr>
        </w:div>
        <w:div w:id="1743603612">
          <w:marLeft w:val="446"/>
          <w:marRight w:val="0"/>
          <w:marTop w:val="0"/>
          <w:marBottom w:val="0"/>
          <w:divBdr>
            <w:top w:val="none" w:sz="0" w:space="0" w:color="auto"/>
            <w:left w:val="none" w:sz="0" w:space="0" w:color="auto"/>
            <w:bottom w:val="none" w:sz="0" w:space="0" w:color="auto"/>
            <w:right w:val="none" w:sz="0" w:space="0" w:color="auto"/>
          </w:divBdr>
        </w:div>
      </w:divsChild>
    </w:div>
    <w:div w:id="2118719773">
      <w:bodyDiv w:val="1"/>
      <w:marLeft w:val="0"/>
      <w:marRight w:val="0"/>
      <w:marTop w:val="0"/>
      <w:marBottom w:val="0"/>
      <w:divBdr>
        <w:top w:val="none" w:sz="0" w:space="0" w:color="auto"/>
        <w:left w:val="none" w:sz="0" w:space="0" w:color="auto"/>
        <w:bottom w:val="none" w:sz="0" w:space="0" w:color="auto"/>
        <w:right w:val="none" w:sz="0" w:space="0" w:color="auto"/>
      </w:divBdr>
    </w:div>
    <w:div w:id="2123306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cpu.umontreal.ca/fileadmin/cpu/documents/enseigner_distance/GUI-StratLect-V1-2021-02-04.pdf" TargetMode="External"/><Relationship Id="rId26" Type="http://schemas.openxmlformats.org/officeDocument/2006/relationships/image" Target="media/image7.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header" Target="header8.xml"/><Relationship Id="rId42" Type="http://schemas.openxmlformats.org/officeDocument/2006/relationships/image" Target="media/image14.png"/><Relationship Id="rId47" Type="http://schemas.openxmlformats.org/officeDocument/2006/relationships/hyperlink" Target="https://guides.bib.umontreal.ca/embed/guides/312" TargetMode="External"/><Relationship Id="rId50" Type="http://schemas.openxmlformats.org/officeDocument/2006/relationships/hyperlink" Target="https://infotrack.unige.ch/rediger-des-fiches-de-lectur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footer" Target="footer4.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header" Target="header7.xml"/><Relationship Id="rId40" Type="http://schemas.openxmlformats.org/officeDocument/2006/relationships/image" Target="media/image10.png"/><Relationship Id="rId45" Type="http://schemas.openxmlformats.org/officeDocument/2006/relationships/hyperlink" Target="https://bib.umontreal.ca/citer/logiciels-bibliographiques/zotero/organiser-gerer" TargetMode="External"/><Relationship Id="rId53" Type="http://schemas.openxmlformats.org/officeDocument/2006/relationships/glossaryDocument" Target="glossary/document.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eader" Target="header6.xml"/><Relationship Id="rId44" Type="http://schemas.openxmlformats.org/officeDocument/2006/relationships/hyperlink" Target="https://bib.umontreal.ca/citer/comment-citer"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creativecommons.org/licenses/by/4.0/deed.fr" TargetMode="External"/><Relationship Id="rId27" Type="http://schemas.openxmlformats.org/officeDocument/2006/relationships/header" Target="header3.xml"/><Relationship Id="rId30" Type="http://schemas.openxmlformats.org/officeDocument/2006/relationships/header" Target="header5.xml"/><Relationship Id="rId35" Type="http://schemas.openxmlformats.org/officeDocument/2006/relationships/image" Target="media/image8.png"/><Relationship Id="rId43" Type="http://schemas.openxmlformats.org/officeDocument/2006/relationships/hyperlink" Target="https://bib.umontreal.ca/evaluer-analyser-rediger/methodologie-redaction-travail-universitaire" TargetMode="External"/><Relationship Id="rId48" Type="http://schemas.openxmlformats.org/officeDocument/2006/relationships/hyperlink" Target="https://www.erudit.org/fr/revues/qf/1995-n98-qf1229585/44277ac.pdf" TargetMode="External"/><Relationship Id="rId8" Type="http://schemas.openxmlformats.org/officeDocument/2006/relationships/webSettings" Target="webSettings.xml"/><Relationship Id="rId51" Type="http://schemas.openxmlformats.org/officeDocument/2006/relationships/hyperlink" Target="https://www.bibl.ulaval.ca/infosphere/sciences_humaines/prendrenotes.html"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creativecommons.org/licenses/by/4.0/deed.fr" TargetMode="External"/><Relationship Id="rId25" Type="http://schemas.openxmlformats.org/officeDocument/2006/relationships/image" Target="media/image6.png"/><Relationship Id="rId33" Type="http://schemas.openxmlformats.org/officeDocument/2006/relationships/footer" Target="footer5.xml"/><Relationship Id="rId38" Type="http://schemas.openxmlformats.org/officeDocument/2006/relationships/image" Target="media/image11.png"/><Relationship Id="rId46" Type="http://schemas.openxmlformats.org/officeDocument/2006/relationships/hyperlink" Target="https://studiumfc.umontreal.ca/pluginfile.php/230875/mod_resource/content/24/co/Lire_-_annoter_-_organiser_des_documents.html" TargetMode="Externa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s://cpu.umontreal.ca/fileadmin/cpu/documents/enseigner_distance/GUI-StratLect-V1-2021-02-04.pdf" TargetMode="External"/><Relationship Id="rId28" Type="http://schemas.openxmlformats.org/officeDocument/2006/relationships/header" Target="header4.xml"/><Relationship Id="rId36" Type="http://schemas.openxmlformats.org/officeDocument/2006/relationships/image" Target="media/image9.png"/><Relationship Id="rId49" Type="http://schemas.openxmlformats.org/officeDocument/2006/relationships/hyperlink" Target="https://bib.umontreal.ca/evaluer-analyser-rediger/methodologie-redaction-travail-universitaire?tab=1355"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nseignementdufrancais.fse.ulaval.ca/fichiers/site_ens_francais/modules/document_section_fichier/fichier__a0567d2e5539__Caracteristiques_50_genres.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DAD9935166A40AFB7B4BFCDFC3CB373"/>
        <w:category>
          <w:name w:val="Général"/>
          <w:gallery w:val="placeholder"/>
        </w:category>
        <w:types>
          <w:type w:val="bbPlcHdr"/>
        </w:types>
        <w:behaviors>
          <w:behavior w:val="content"/>
        </w:behaviors>
        <w:guid w:val="{5BED8F7E-F008-40B3-9FD5-79530EF18C4D}"/>
      </w:docPartPr>
      <w:docPartBody>
        <w:p w:rsidR="006E1911" w:rsidRDefault="00856593">
          <w:r w:rsidRPr="00F26FF3">
            <w:rPr>
              <w:rStyle w:val="Textedelespacerserv"/>
            </w:rPr>
            <w:t>[Titre ]</w:t>
          </w:r>
        </w:p>
      </w:docPartBody>
    </w:docPart>
    <w:docPart>
      <w:docPartPr>
        <w:name w:val="E9C053C1BFD9DC4E9B5E43C862FC4E2D"/>
        <w:category>
          <w:name w:val="Général"/>
          <w:gallery w:val="placeholder"/>
        </w:category>
        <w:types>
          <w:type w:val="bbPlcHdr"/>
        </w:types>
        <w:behaviors>
          <w:behavior w:val="content"/>
        </w:behaviors>
        <w:guid w:val="{677E5FE9-410D-9944-ABC6-7058BF1C5026}"/>
      </w:docPartPr>
      <w:docPartBody>
        <w:p w:rsidR="00EF3A6A" w:rsidRDefault="00856593">
          <w:r w:rsidRPr="00BD2C58">
            <w:rPr>
              <w:rStyle w:val="Textedelespacerserv"/>
            </w:rPr>
            <w:t>[Objet ]</w:t>
          </w:r>
        </w:p>
      </w:docPartBody>
    </w:docPart>
    <w:docPart>
      <w:docPartPr>
        <w:name w:val="9588D6A9528F884B9D6663DE5DB6B60E"/>
        <w:category>
          <w:name w:val="Général"/>
          <w:gallery w:val="placeholder"/>
        </w:category>
        <w:types>
          <w:type w:val="bbPlcHdr"/>
        </w:types>
        <w:behaviors>
          <w:behavior w:val="content"/>
        </w:behaviors>
        <w:guid w:val="{2BBEA2B9-744C-3444-A69B-4B99731D6FC0}"/>
      </w:docPartPr>
      <w:docPartBody>
        <w:p w:rsidR="00EF3A6A" w:rsidRDefault="00856593">
          <w:r w:rsidRPr="008C2A34">
            <w:rPr>
              <w:rFonts w:ascii="Arial" w:hAnsi="Arial" w:cs="Arial"/>
              <w:color w:val="808080" w:themeColor="background1" w:themeShade="80"/>
            </w:rPr>
            <w:t>Indiquez le numéro de la ver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venir Next">
    <w:altName w:val="﷽﷽﷽﷽﷽﷽﷽﷽뺭㌀韦뫝ꇐŉ怀"/>
    <w:panose1 w:val="020B0503020202020204"/>
    <w:charset w:val="00"/>
    <w:family w:val="swiss"/>
    <w:pitch w:val="variable"/>
    <w:sig w:usb0="8000002F" w:usb1="5000204A" w:usb2="00000000" w:usb3="00000000" w:csb0="0000009B" w:csb1="00000000"/>
  </w:font>
  <w:font w:name="Yu Mincho">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F3B"/>
    <w:rsid w:val="00324F3B"/>
    <w:rsid w:val="00521448"/>
    <w:rsid w:val="006E1911"/>
    <w:rsid w:val="007B0D6C"/>
    <w:rsid w:val="00856593"/>
    <w:rsid w:val="008823C0"/>
    <w:rsid w:val="009F5332"/>
    <w:rsid w:val="00AC3A52"/>
    <w:rsid w:val="00AD661F"/>
    <w:rsid w:val="00C53292"/>
    <w:rsid w:val="00EF3A6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CA" w:eastAsia="fr-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optimizeForBrowser/>
  <w:allowPNG/>
</w:webSettings>
</file>

<file path=word/theme/theme1.xml><?xml version="1.0" encoding="utf-8"?>
<a:theme xmlns:a="http://schemas.openxmlformats.org/drawingml/2006/main" name="Thème_UdeM">
  <a:themeElements>
    <a:clrScheme name="CPU-UdeM">
      <a:dk1>
        <a:sysClr val="windowText" lastClr="000000"/>
      </a:dk1>
      <a:lt1>
        <a:sysClr val="window" lastClr="FFFFFF"/>
      </a:lt1>
      <a:dk2>
        <a:srgbClr val="003D5F"/>
      </a:dk2>
      <a:lt2>
        <a:srgbClr val="E7E6E6"/>
      </a:lt2>
      <a:accent1>
        <a:srgbClr val="006BB6"/>
      </a:accent1>
      <a:accent2>
        <a:srgbClr val="00A1CD"/>
      </a:accent2>
      <a:accent3>
        <a:srgbClr val="5CC2E7"/>
      </a:accent3>
      <a:accent4>
        <a:srgbClr val="FFCA05"/>
      </a:accent4>
      <a:accent5>
        <a:srgbClr val="F05B47"/>
      </a:accent5>
      <a:accent6>
        <a:srgbClr val="6B752A"/>
      </a:accent6>
      <a:hlink>
        <a:srgbClr val="006BB6"/>
      </a:hlink>
      <a:folHlink>
        <a:srgbClr val="006BB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3CEEC784BF884CB6C537003C337525" ma:contentTypeVersion="33" ma:contentTypeDescription="Crée un document." ma:contentTypeScope="" ma:versionID="148385dc1cd0f73013b5abf894eba28c">
  <xsd:schema xmlns:xsd="http://www.w3.org/2001/XMLSchema" xmlns:xs="http://www.w3.org/2001/XMLSchema" xmlns:p="http://schemas.microsoft.com/office/2006/metadata/properties" xmlns:ns2="7a8728cc-2fa9-4e9b-a0d2-13bdcafa2c75" xmlns:ns3="73851328-8e20-48e6-b294-78d57b586f99" targetNamespace="http://schemas.microsoft.com/office/2006/metadata/properties" ma:root="true" ma:fieldsID="56c396529fd0fcc556e8d53c55442a61" ns2:_="" ns3:_="">
    <xsd:import namespace="7a8728cc-2fa9-4e9b-a0d2-13bdcafa2c75"/>
    <xsd:import namespace="73851328-8e20-48e6-b294-78d57b586f9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Teams_Channel_Section_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728cc-2fa9-4e9b-a0d2-13bdcafa2c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NotebookType" ma:index="20" nillable="true" ma:displayName="Notebook Type" ma:internalName="NotebookType">
      <xsd:simpleType>
        <xsd:restriction base="dms:Text"/>
      </xsd:simpleType>
    </xsd:element>
    <xsd:element name="FolderType" ma:index="21" nillable="true" ma:displayName="Folder Type" ma:internalName="FolderType">
      <xsd:simpleType>
        <xsd:restriction base="dms:Text"/>
      </xsd:simpleType>
    </xsd:element>
    <xsd:element name="CultureName" ma:index="22" nillable="true" ma:displayName="Culture Name" ma:internalName="CultureName">
      <xsd:simpleType>
        <xsd:restriction base="dms:Text"/>
      </xsd:simpleType>
    </xsd:element>
    <xsd:element name="AppVersion" ma:index="23" nillable="true" ma:displayName="App Version" ma:internalName="AppVersion">
      <xsd:simpleType>
        <xsd:restriction base="dms:Text"/>
      </xsd:simpleType>
    </xsd:element>
    <xsd:element name="TeamsChannelId" ma:index="24" nillable="true" ma:displayName="Teams Channel Id" ma:internalName="TeamsChannelId">
      <xsd:simpleType>
        <xsd:restriction base="dms:Text"/>
      </xsd:simpleType>
    </xsd:element>
    <xsd:element name="Owner" ma:index="2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6" nillable="true" ma:displayName="Math Settings" ma:internalName="Math_Settings">
      <xsd:simpleType>
        <xsd:restriction base="dms:Text"/>
      </xsd:simpleType>
    </xsd:element>
    <xsd:element name="DefaultSectionNames" ma:index="27" nillable="true" ma:displayName="Default Section Names" ma:internalName="DefaultSectionNames">
      <xsd:simpleType>
        <xsd:restriction base="dms:Note">
          <xsd:maxLength value="255"/>
        </xsd:restriction>
      </xsd:simpleType>
    </xsd:element>
    <xsd:element name="Templates" ma:index="28" nillable="true" ma:displayName="Templates" ma:internalName="Templates">
      <xsd:simpleType>
        <xsd:restriction base="dms:Note">
          <xsd:maxLength value="255"/>
        </xsd:restriction>
      </xsd:simpleType>
    </xsd:element>
    <xsd:element name="Leaders" ma:index="29"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0"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1"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2" nillable="true" ma:displayName="Distribution Groups" ma:internalName="Distribution_Groups">
      <xsd:simpleType>
        <xsd:restriction base="dms:Note">
          <xsd:maxLength value="255"/>
        </xsd:restriction>
      </xsd:simpleType>
    </xsd:element>
    <xsd:element name="LMS_Mappings" ma:index="33" nillable="true" ma:displayName="LMS Mappings" ma:internalName="LMS_Mappings">
      <xsd:simpleType>
        <xsd:restriction base="dms:Note">
          <xsd:maxLength value="255"/>
        </xsd:restriction>
      </xsd:simpleType>
    </xsd:element>
    <xsd:element name="Invited_Leaders" ma:index="34" nillable="true" ma:displayName="Invited Leaders" ma:internalName="Invited_Leaders">
      <xsd:simpleType>
        <xsd:restriction base="dms:Note">
          <xsd:maxLength value="255"/>
        </xsd:restriction>
      </xsd:simpleType>
    </xsd:element>
    <xsd:element name="Invited_Members" ma:index="35" nillable="true" ma:displayName="Invited Members" ma:internalName="Invited_Members">
      <xsd:simpleType>
        <xsd:restriction base="dms:Note">
          <xsd:maxLength value="255"/>
        </xsd:restriction>
      </xsd:simpleType>
    </xsd:element>
    <xsd:element name="Self_Registration_Enabled" ma:index="36" nillable="true" ma:displayName="Self Registration Enabled" ma:internalName="Self_Registration_Enabled">
      <xsd:simpleType>
        <xsd:restriction base="dms:Boolean"/>
      </xsd:simpleType>
    </xsd:element>
    <xsd:element name="Has_Leaders_Only_SectionGroup" ma:index="37" nillable="true" ma:displayName="Has Leaders Only SectionGroup" ma:internalName="Has_Leaders_Only_SectionGroup">
      <xsd:simpleType>
        <xsd:restriction base="dms:Boolean"/>
      </xsd:simpleType>
    </xsd:element>
    <xsd:element name="Is_Collaboration_Space_Locked" ma:index="38" nillable="true" ma:displayName="Is Collaboration Space Locked" ma:internalName="Is_Collaboration_Space_Locked">
      <xsd:simpleType>
        <xsd:restriction base="dms:Boolean"/>
      </xsd:simpleType>
    </xsd:element>
    <xsd:element name="IsNotebookLocked" ma:index="39" nillable="true" ma:displayName="Is Notebook Locked" ma:internalName="IsNotebookLocked">
      <xsd:simpleType>
        <xsd:restriction base="dms:Boolean"/>
      </xsd:simpleType>
    </xsd:element>
    <xsd:element name="Teams_Channel_Section_Location" ma:index="40" nillable="true" ma:displayName="Teams Channel Section Location" ma:internalName="Teams_Channel_Section_Loca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851328-8e20-48e6-b294-78d57b586f99"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efaultSectionNames xmlns="7a8728cc-2fa9-4e9b-a0d2-13bdcafa2c75" xsi:nil="true"/>
    <Invited_Members xmlns="7a8728cc-2fa9-4e9b-a0d2-13bdcafa2c75" xsi:nil="true"/>
    <CultureName xmlns="7a8728cc-2fa9-4e9b-a0d2-13bdcafa2c75" xsi:nil="true"/>
    <Leaders xmlns="7a8728cc-2fa9-4e9b-a0d2-13bdcafa2c75">
      <UserInfo>
        <DisplayName/>
        <AccountId xsi:nil="true"/>
        <AccountType/>
      </UserInfo>
    </Leaders>
    <Templates xmlns="7a8728cc-2fa9-4e9b-a0d2-13bdcafa2c75" xsi:nil="true"/>
    <FolderType xmlns="7a8728cc-2fa9-4e9b-a0d2-13bdcafa2c75" xsi:nil="true"/>
    <Owner xmlns="7a8728cc-2fa9-4e9b-a0d2-13bdcafa2c75">
      <UserInfo>
        <DisplayName/>
        <AccountId xsi:nil="true"/>
        <AccountType/>
      </UserInfo>
    </Owner>
    <Distribution_Groups xmlns="7a8728cc-2fa9-4e9b-a0d2-13bdcafa2c75" xsi:nil="true"/>
    <LMS_Mappings xmlns="7a8728cc-2fa9-4e9b-a0d2-13bdcafa2c75" xsi:nil="true"/>
    <Invited_Leaders xmlns="7a8728cc-2fa9-4e9b-a0d2-13bdcafa2c75" xsi:nil="true"/>
    <NotebookType xmlns="7a8728cc-2fa9-4e9b-a0d2-13bdcafa2c75" xsi:nil="true"/>
    <Math_Settings xmlns="7a8728cc-2fa9-4e9b-a0d2-13bdcafa2c75" xsi:nil="true"/>
    <Teams_Channel_Section_Location xmlns="7a8728cc-2fa9-4e9b-a0d2-13bdcafa2c75" xsi:nil="true"/>
    <AppVersion xmlns="7a8728cc-2fa9-4e9b-a0d2-13bdcafa2c75" xsi:nil="true"/>
    <Members xmlns="7a8728cc-2fa9-4e9b-a0d2-13bdcafa2c75">
      <UserInfo>
        <DisplayName/>
        <AccountId xsi:nil="true"/>
        <AccountType/>
      </UserInfo>
    </Members>
    <Member_Groups xmlns="7a8728cc-2fa9-4e9b-a0d2-13bdcafa2c75">
      <UserInfo>
        <DisplayName/>
        <AccountId xsi:nil="true"/>
        <AccountType/>
      </UserInfo>
    </Member_Groups>
    <Self_Registration_Enabled xmlns="7a8728cc-2fa9-4e9b-a0d2-13bdcafa2c75" xsi:nil="true"/>
    <Is_Collaboration_Space_Locked xmlns="7a8728cc-2fa9-4e9b-a0d2-13bdcafa2c75" xsi:nil="true"/>
    <TeamsChannelId xmlns="7a8728cc-2fa9-4e9b-a0d2-13bdcafa2c75" xsi:nil="true"/>
    <IsNotebookLocked xmlns="7a8728cc-2fa9-4e9b-a0d2-13bdcafa2c75" xsi:nil="true"/>
    <Has_Leaders_Only_SectionGroup xmlns="7a8728cc-2fa9-4e9b-a0d2-13bdcafa2c75" xsi:nil="true"/>
  </documentManagement>
</p:properties>
</file>

<file path=customXml/itemProps1.xml><?xml version="1.0" encoding="utf-8"?>
<ds:datastoreItem xmlns:ds="http://schemas.openxmlformats.org/officeDocument/2006/customXml" ds:itemID="{B57E8F50-EAB4-4B68-A930-E5C4DB844CE3}"/>
</file>

<file path=customXml/itemProps2.xml><?xml version="1.0" encoding="utf-8"?>
<ds:datastoreItem xmlns:ds="http://schemas.openxmlformats.org/officeDocument/2006/customXml" ds:itemID="{3DF6B4BF-0E9C-3946-9858-1E799643FA4F}">
  <ds:schemaRefs>
    <ds:schemaRef ds:uri="http://schemas.openxmlformats.org/officeDocument/2006/bibliography"/>
  </ds:schemaRefs>
</ds:datastoreItem>
</file>

<file path=customXml/itemProps3.xml><?xml version="1.0" encoding="utf-8"?>
<ds:datastoreItem xmlns:ds="http://schemas.openxmlformats.org/officeDocument/2006/customXml" ds:itemID="{E5976611-0ADB-40C4-A67E-188639B8C23A}">
  <ds:schemaRefs>
    <ds:schemaRef ds:uri="http://schemas.microsoft.com/sharepoint/v3/contenttype/forms"/>
  </ds:schemaRefs>
</ds:datastoreItem>
</file>

<file path=customXml/itemProps4.xml><?xml version="1.0" encoding="utf-8"?>
<ds:datastoreItem xmlns:ds="http://schemas.openxmlformats.org/officeDocument/2006/customXml" ds:itemID="{3DCB9068-F08B-4B19-9633-EBE78699247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6</Pages>
  <Words>4622</Words>
  <Characters>25424</Characters>
  <Application>Microsoft Office Word</Application>
  <DocSecurity>0</DocSecurity>
  <Lines>211</Lines>
  <Paragraphs>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987</CharactersWithSpaces>
  <SharedDoc>false</SharedDoc>
  <HLinks>
    <vt:vector size="192" baseType="variant">
      <vt:variant>
        <vt:i4>786470</vt:i4>
      </vt:variant>
      <vt:variant>
        <vt:i4>162</vt:i4>
      </vt:variant>
      <vt:variant>
        <vt:i4>0</vt:i4>
      </vt:variant>
      <vt:variant>
        <vt:i4>5</vt:i4>
      </vt:variant>
      <vt:variant>
        <vt:lpwstr>https://www.bibl.ulaval.ca/infosphere/sciences_humaines/prendrenotes.html</vt:lpwstr>
      </vt:variant>
      <vt:variant>
        <vt:lpwstr/>
      </vt:variant>
      <vt:variant>
        <vt:i4>4390992</vt:i4>
      </vt:variant>
      <vt:variant>
        <vt:i4>159</vt:i4>
      </vt:variant>
      <vt:variant>
        <vt:i4>0</vt:i4>
      </vt:variant>
      <vt:variant>
        <vt:i4>5</vt:i4>
      </vt:variant>
      <vt:variant>
        <vt:lpwstr>https://infotrack.unige.ch/rediger-des-fiches-de-lectures</vt:lpwstr>
      </vt:variant>
      <vt:variant>
        <vt:lpwstr/>
      </vt:variant>
      <vt:variant>
        <vt:i4>7340089</vt:i4>
      </vt:variant>
      <vt:variant>
        <vt:i4>156</vt:i4>
      </vt:variant>
      <vt:variant>
        <vt:i4>0</vt:i4>
      </vt:variant>
      <vt:variant>
        <vt:i4>5</vt:i4>
      </vt:variant>
      <vt:variant>
        <vt:lpwstr>https://bib.umontreal.ca/evaluer-analyser-rediger/methodologie-redaction-travail-universitaire?tab=1355</vt:lpwstr>
      </vt:variant>
      <vt:variant>
        <vt:lpwstr/>
      </vt:variant>
      <vt:variant>
        <vt:i4>3801203</vt:i4>
      </vt:variant>
      <vt:variant>
        <vt:i4>153</vt:i4>
      </vt:variant>
      <vt:variant>
        <vt:i4>0</vt:i4>
      </vt:variant>
      <vt:variant>
        <vt:i4>5</vt:i4>
      </vt:variant>
      <vt:variant>
        <vt:lpwstr>https://www.erudit.org/fr/revues/qf/1995-n98-qf1229585/44277ac.pdf</vt:lpwstr>
      </vt:variant>
      <vt:variant>
        <vt:lpwstr/>
      </vt:variant>
      <vt:variant>
        <vt:i4>1835019</vt:i4>
      </vt:variant>
      <vt:variant>
        <vt:i4>150</vt:i4>
      </vt:variant>
      <vt:variant>
        <vt:i4>0</vt:i4>
      </vt:variant>
      <vt:variant>
        <vt:i4>5</vt:i4>
      </vt:variant>
      <vt:variant>
        <vt:lpwstr>https://guides.bib.umontreal.ca/embed/guides/312</vt:lpwstr>
      </vt:variant>
      <vt:variant>
        <vt:lpwstr/>
      </vt:variant>
      <vt:variant>
        <vt:i4>7995401</vt:i4>
      </vt:variant>
      <vt:variant>
        <vt:i4>147</vt:i4>
      </vt:variant>
      <vt:variant>
        <vt:i4>0</vt:i4>
      </vt:variant>
      <vt:variant>
        <vt:i4>5</vt:i4>
      </vt:variant>
      <vt:variant>
        <vt:lpwstr>https://studiumfc.umontreal.ca/pluginfile.php/230875/mod_resource/content/24/co/Lire_-_annoter_-_organiser_des_documents.html</vt:lpwstr>
      </vt:variant>
      <vt:variant>
        <vt:lpwstr>mOVzpV8S16iQUSqvoJxMzi</vt:lpwstr>
      </vt:variant>
      <vt:variant>
        <vt:i4>8323171</vt:i4>
      </vt:variant>
      <vt:variant>
        <vt:i4>144</vt:i4>
      </vt:variant>
      <vt:variant>
        <vt:i4>0</vt:i4>
      </vt:variant>
      <vt:variant>
        <vt:i4>5</vt:i4>
      </vt:variant>
      <vt:variant>
        <vt:lpwstr>https://bib.umontreal.ca/citer/logiciels-bibliographiques/zotero/organiser-gerer</vt:lpwstr>
      </vt:variant>
      <vt:variant>
        <vt:lpwstr>c75457</vt:lpwstr>
      </vt:variant>
      <vt:variant>
        <vt:i4>1441797</vt:i4>
      </vt:variant>
      <vt:variant>
        <vt:i4>141</vt:i4>
      </vt:variant>
      <vt:variant>
        <vt:i4>0</vt:i4>
      </vt:variant>
      <vt:variant>
        <vt:i4>5</vt:i4>
      </vt:variant>
      <vt:variant>
        <vt:lpwstr>https://bib.umontreal.ca/citer/comment-citer</vt:lpwstr>
      </vt:variant>
      <vt:variant>
        <vt:lpwstr/>
      </vt:variant>
      <vt:variant>
        <vt:i4>6422633</vt:i4>
      </vt:variant>
      <vt:variant>
        <vt:i4>138</vt:i4>
      </vt:variant>
      <vt:variant>
        <vt:i4>0</vt:i4>
      </vt:variant>
      <vt:variant>
        <vt:i4>5</vt:i4>
      </vt:variant>
      <vt:variant>
        <vt:lpwstr>https://bib.umontreal.ca/evaluer-analyser-rediger/methodologie-redaction-travail-universitaire</vt:lpwstr>
      </vt:variant>
      <vt:variant>
        <vt:lpwstr/>
      </vt:variant>
      <vt:variant>
        <vt:i4>1507384</vt:i4>
      </vt:variant>
      <vt:variant>
        <vt:i4>116</vt:i4>
      </vt:variant>
      <vt:variant>
        <vt:i4>0</vt:i4>
      </vt:variant>
      <vt:variant>
        <vt:i4>5</vt:i4>
      </vt:variant>
      <vt:variant>
        <vt:lpwstr/>
      </vt:variant>
      <vt:variant>
        <vt:lpwstr>_Toc63239454</vt:lpwstr>
      </vt:variant>
      <vt:variant>
        <vt:i4>1048632</vt:i4>
      </vt:variant>
      <vt:variant>
        <vt:i4>110</vt:i4>
      </vt:variant>
      <vt:variant>
        <vt:i4>0</vt:i4>
      </vt:variant>
      <vt:variant>
        <vt:i4>5</vt:i4>
      </vt:variant>
      <vt:variant>
        <vt:lpwstr/>
      </vt:variant>
      <vt:variant>
        <vt:lpwstr>_Toc63239453</vt:lpwstr>
      </vt:variant>
      <vt:variant>
        <vt:i4>1114168</vt:i4>
      </vt:variant>
      <vt:variant>
        <vt:i4>104</vt:i4>
      </vt:variant>
      <vt:variant>
        <vt:i4>0</vt:i4>
      </vt:variant>
      <vt:variant>
        <vt:i4>5</vt:i4>
      </vt:variant>
      <vt:variant>
        <vt:lpwstr/>
      </vt:variant>
      <vt:variant>
        <vt:lpwstr>_Toc63239452</vt:lpwstr>
      </vt:variant>
      <vt:variant>
        <vt:i4>1179704</vt:i4>
      </vt:variant>
      <vt:variant>
        <vt:i4>98</vt:i4>
      </vt:variant>
      <vt:variant>
        <vt:i4>0</vt:i4>
      </vt:variant>
      <vt:variant>
        <vt:i4>5</vt:i4>
      </vt:variant>
      <vt:variant>
        <vt:lpwstr/>
      </vt:variant>
      <vt:variant>
        <vt:lpwstr>_Toc63239451</vt:lpwstr>
      </vt:variant>
      <vt:variant>
        <vt:i4>1245240</vt:i4>
      </vt:variant>
      <vt:variant>
        <vt:i4>92</vt:i4>
      </vt:variant>
      <vt:variant>
        <vt:i4>0</vt:i4>
      </vt:variant>
      <vt:variant>
        <vt:i4>5</vt:i4>
      </vt:variant>
      <vt:variant>
        <vt:lpwstr/>
      </vt:variant>
      <vt:variant>
        <vt:lpwstr>_Toc63239450</vt:lpwstr>
      </vt:variant>
      <vt:variant>
        <vt:i4>1703993</vt:i4>
      </vt:variant>
      <vt:variant>
        <vt:i4>86</vt:i4>
      </vt:variant>
      <vt:variant>
        <vt:i4>0</vt:i4>
      </vt:variant>
      <vt:variant>
        <vt:i4>5</vt:i4>
      </vt:variant>
      <vt:variant>
        <vt:lpwstr/>
      </vt:variant>
      <vt:variant>
        <vt:lpwstr>_Toc63239449</vt:lpwstr>
      </vt:variant>
      <vt:variant>
        <vt:i4>1769529</vt:i4>
      </vt:variant>
      <vt:variant>
        <vt:i4>80</vt:i4>
      </vt:variant>
      <vt:variant>
        <vt:i4>0</vt:i4>
      </vt:variant>
      <vt:variant>
        <vt:i4>5</vt:i4>
      </vt:variant>
      <vt:variant>
        <vt:lpwstr/>
      </vt:variant>
      <vt:variant>
        <vt:lpwstr>_Toc63239448</vt:lpwstr>
      </vt:variant>
      <vt:variant>
        <vt:i4>1310777</vt:i4>
      </vt:variant>
      <vt:variant>
        <vt:i4>74</vt:i4>
      </vt:variant>
      <vt:variant>
        <vt:i4>0</vt:i4>
      </vt:variant>
      <vt:variant>
        <vt:i4>5</vt:i4>
      </vt:variant>
      <vt:variant>
        <vt:lpwstr/>
      </vt:variant>
      <vt:variant>
        <vt:lpwstr>_Toc63239447</vt:lpwstr>
      </vt:variant>
      <vt:variant>
        <vt:i4>1376313</vt:i4>
      </vt:variant>
      <vt:variant>
        <vt:i4>68</vt:i4>
      </vt:variant>
      <vt:variant>
        <vt:i4>0</vt:i4>
      </vt:variant>
      <vt:variant>
        <vt:i4>5</vt:i4>
      </vt:variant>
      <vt:variant>
        <vt:lpwstr/>
      </vt:variant>
      <vt:variant>
        <vt:lpwstr>_Toc63239446</vt:lpwstr>
      </vt:variant>
      <vt:variant>
        <vt:i4>1441849</vt:i4>
      </vt:variant>
      <vt:variant>
        <vt:i4>62</vt:i4>
      </vt:variant>
      <vt:variant>
        <vt:i4>0</vt:i4>
      </vt:variant>
      <vt:variant>
        <vt:i4>5</vt:i4>
      </vt:variant>
      <vt:variant>
        <vt:lpwstr/>
      </vt:variant>
      <vt:variant>
        <vt:lpwstr>_Toc63239445</vt:lpwstr>
      </vt:variant>
      <vt:variant>
        <vt:i4>1507385</vt:i4>
      </vt:variant>
      <vt:variant>
        <vt:i4>56</vt:i4>
      </vt:variant>
      <vt:variant>
        <vt:i4>0</vt:i4>
      </vt:variant>
      <vt:variant>
        <vt:i4>5</vt:i4>
      </vt:variant>
      <vt:variant>
        <vt:lpwstr/>
      </vt:variant>
      <vt:variant>
        <vt:lpwstr>_Toc63239444</vt:lpwstr>
      </vt:variant>
      <vt:variant>
        <vt:i4>1048633</vt:i4>
      </vt:variant>
      <vt:variant>
        <vt:i4>50</vt:i4>
      </vt:variant>
      <vt:variant>
        <vt:i4>0</vt:i4>
      </vt:variant>
      <vt:variant>
        <vt:i4>5</vt:i4>
      </vt:variant>
      <vt:variant>
        <vt:lpwstr/>
      </vt:variant>
      <vt:variant>
        <vt:lpwstr>_Toc63239443</vt:lpwstr>
      </vt:variant>
      <vt:variant>
        <vt:i4>1114169</vt:i4>
      </vt:variant>
      <vt:variant>
        <vt:i4>44</vt:i4>
      </vt:variant>
      <vt:variant>
        <vt:i4>0</vt:i4>
      </vt:variant>
      <vt:variant>
        <vt:i4>5</vt:i4>
      </vt:variant>
      <vt:variant>
        <vt:lpwstr/>
      </vt:variant>
      <vt:variant>
        <vt:lpwstr>_Toc63239442</vt:lpwstr>
      </vt:variant>
      <vt:variant>
        <vt:i4>1179705</vt:i4>
      </vt:variant>
      <vt:variant>
        <vt:i4>38</vt:i4>
      </vt:variant>
      <vt:variant>
        <vt:i4>0</vt:i4>
      </vt:variant>
      <vt:variant>
        <vt:i4>5</vt:i4>
      </vt:variant>
      <vt:variant>
        <vt:lpwstr/>
      </vt:variant>
      <vt:variant>
        <vt:lpwstr>_Toc63239441</vt:lpwstr>
      </vt:variant>
      <vt:variant>
        <vt:i4>1245241</vt:i4>
      </vt:variant>
      <vt:variant>
        <vt:i4>32</vt:i4>
      </vt:variant>
      <vt:variant>
        <vt:i4>0</vt:i4>
      </vt:variant>
      <vt:variant>
        <vt:i4>5</vt:i4>
      </vt:variant>
      <vt:variant>
        <vt:lpwstr/>
      </vt:variant>
      <vt:variant>
        <vt:lpwstr>_Toc63239440</vt:lpwstr>
      </vt:variant>
      <vt:variant>
        <vt:i4>1703998</vt:i4>
      </vt:variant>
      <vt:variant>
        <vt:i4>26</vt:i4>
      </vt:variant>
      <vt:variant>
        <vt:i4>0</vt:i4>
      </vt:variant>
      <vt:variant>
        <vt:i4>5</vt:i4>
      </vt:variant>
      <vt:variant>
        <vt:lpwstr/>
      </vt:variant>
      <vt:variant>
        <vt:lpwstr>_Toc63239439</vt:lpwstr>
      </vt:variant>
      <vt:variant>
        <vt:i4>1769534</vt:i4>
      </vt:variant>
      <vt:variant>
        <vt:i4>20</vt:i4>
      </vt:variant>
      <vt:variant>
        <vt:i4>0</vt:i4>
      </vt:variant>
      <vt:variant>
        <vt:i4>5</vt:i4>
      </vt:variant>
      <vt:variant>
        <vt:lpwstr/>
      </vt:variant>
      <vt:variant>
        <vt:lpwstr>_Toc63239438</vt:lpwstr>
      </vt:variant>
      <vt:variant>
        <vt:i4>1310782</vt:i4>
      </vt:variant>
      <vt:variant>
        <vt:i4>14</vt:i4>
      </vt:variant>
      <vt:variant>
        <vt:i4>0</vt:i4>
      </vt:variant>
      <vt:variant>
        <vt:i4>5</vt:i4>
      </vt:variant>
      <vt:variant>
        <vt:lpwstr/>
      </vt:variant>
      <vt:variant>
        <vt:lpwstr>_Toc63239437</vt:lpwstr>
      </vt:variant>
      <vt:variant>
        <vt:i4>1376318</vt:i4>
      </vt:variant>
      <vt:variant>
        <vt:i4>8</vt:i4>
      </vt:variant>
      <vt:variant>
        <vt:i4>0</vt:i4>
      </vt:variant>
      <vt:variant>
        <vt:i4>5</vt:i4>
      </vt:variant>
      <vt:variant>
        <vt:lpwstr/>
      </vt:variant>
      <vt:variant>
        <vt:lpwstr>_Toc63239436</vt:lpwstr>
      </vt:variant>
      <vt:variant>
        <vt:i4>1441854</vt:i4>
      </vt:variant>
      <vt:variant>
        <vt:i4>2</vt:i4>
      </vt:variant>
      <vt:variant>
        <vt:i4>0</vt:i4>
      </vt:variant>
      <vt:variant>
        <vt:i4>5</vt:i4>
      </vt:variant>
      <vt:variant>
        <vt:lpwstr/>
      </vt:variant>
      <vt:variant>
        <vt:lpwstr>_Toc63239435</vt:lpwstr>
      </vt:variant>
      <vt:variant>
        <vt:i4>6160449</vt:i4>
      </vt:variant>
      <vt:variant>
        <vt:i4>0</vt:i4>
      </vt:variant>
      <vt:variant>
        <vt:i4>0</vt:i4>
      </vt:variant>
      <vt:variant>
        <vt:i4>5</vt:i4>
      </vt:variant>
      <vt:variant>
        <vt:lpwstr>https://www.enseignementdufrancais.fse.ulaval.ca/fichiers/site_ens_francais/modules/document_section_fichier/fichier__a0567d2e5539__Caracteristiques_50_genres.pdf</vt:lpwstr>
      </vt:variant>
      <vt:variant>
        <vt:lpwstr/>
      </vt:variant>
      <vt:variant>
        <vt:i4>8060929</vt:i4>
      </vt:variant>
      <vt:variant>
        <vt:i4>3</vt:i4>
      </vt:variant>
      <vt:variant>
        <vt:i4>0</vt:i4>
      </vt:variant>
      <vt:variant>
        <vt:i4>5</vt:i4>
      </vt:variant>
      <vt:variant>
        <vt:lpwstr>https://cpu.umontreal.ca/fileadmin/cpu/documents/enseigner_distance/GUI-StratLect-V1-2021-02-04.pdf</vt:lpwstr>
      </vt:variant>
      <vt:variant>
        <vt:lpwstr/>
      </vt:variant>
      <vt:variant>
        <vt:i4>3538983</vt:i4>
      </vt:variant>
      <vt:variant>
        <vt:i4>0</vt:i4>
      </vt:variant>
      <vt:variant>
        <vt:i4>0</vt:i4>
      </vt:variant>
      <vt:variant>
        <vt:i4>5</vt:i4>
      </vt:variant>
      <vt:variant>
        <vt:lpwstr>https://creativecommons.org/licenses/by/4.0/deed.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égies pour mieux encadrer les étudiant(e)s à distance lors d'activités de lecture et améliorer leur littératie</dc:title>
  <dc:subject>Centre de pédagogie universitaire</dc:subject>
  <dc:creator>Charette Élaine</dc:creator>
  <cp:keywords/>
  <dc:description/>
  <cp:lastModifiedBy>Gauthier Guylaine</cp:lastModifiedBy>
  <cp:revision>64</cp:revision>
  <dcterms:created xsi:type="dcterms:W3CDTF">2021-02-17T15:48:00Z</dcterms:created>
  <dcterms:modified xsi:type="dcterms:W3CDTF">2021-03-0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3CEEC784BF884CB6C537003C337525</vt:lpwstr>
  </property>
  <property fmtid="{D5CDD505-2E9C-101B-9397-08002B2CF9AE}" pid="3" name="ZOTERO_PREF_1">
    <vt:lpwstr>&lt;data data-version="3" zotero-version="5.0.95.3"&gt;&lt;session id="8WuQDHxQ"/&gt;&lt;style id="http://www.zotero.org/styles/universite-de-montreal-apa"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